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7E33E2" w14:textId="3A96CA8E" w:rsidR="0046686D" w:rsidRPr="00CD1184" w:rsidRDefault="00F12B99">
      <w:pPr>
        <w:rPr>
          <w:b/>
          <w:sz w:val="28"/>
        </w:rPr>
      </w:pPr>
      <w:bookmarkStart w:id="0" w:name="_GoBack"/>
      <w:r w:rsidRPr="00CD1184">
        <w:rPr>
          <w:b/>
          <w:sz w:val="28"/>
        </w:rPr>
        <w:t>Wow literature gluten</w:t>
      </w:r>
    </w:p>
    <w:bookmarkEnd w:id="0"/>
    <w:p w14:paraId="571A3B82" w14:textId="77777777" w:rsidR="00F12B99" w:rsidRDefault="00F12B99">
      <w:r>
        <w:fldChar w:fldCharType="begin">
          <w:fldData xml:space="preserve">Y29udHJpYnV0b3JzPjxhdXRob3JzPjxhdXRob3I+WmFuaW5pLCBCPC9hdXRob3I+PGF1dGhvcj5C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</w:fldData>
        </w:fldChar>
      </w:r>
      <w:r>
        <w:instrText xml:space="preserve"> ADDIN EN.CITE </w:instrText>
      </w:r>
      <w:r>
        <w:fldChar w:fldCharType="begin">
          <w:fldData xml:space="preserve">PEVuZE5vdGU+PENpdGU+PEF1dGhvcj5BZGFtczwvQXV0aG9yPjxZZWFyPjE5OTY8L1llYXI+PFJl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==
</w:fldData>
        </w:fldChar>
      </w:r>
      <w:r>
        <w:instrText xml:space="preserve"> ADDIN EN.CITE.DATA </w:instrText>
      </w:r>
      <w:r>
        <w:fldChar w:fldCharType="end"/>
      </w:r>
      <w:r>
        <w:fldChar w:fldCharType="begin">
          <w:fldData xml:space="preserve">PGF1dGhvcj5GcmVlbWFuLCBIdWdoIEo8L2F1dGhvcj48L2F1dGhvcnM+PC9jb250cmlidXRvcnM+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==
</w:fldData>
        </w:fldChar>
      </w:r>
      <w:r>
        <w:instrText xml:space="preserve"> ADDIN EN.CITE.DATA </w:instrText>
      </w:r>
      <w:r>
        <w:fldChar w:fldCharType="end"/>
      </w:r>
      <w:r>
        <w:fldChar w:fldCharType="begin">
          <w:fldData xml:space="preserve">PC9yZWYtdHlwZT48Y29udHJpYnV0b3JzPjxhdXRob3JzPjxhdXRob3I+TGF1cnNlbiwgTHVjYXM8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==
</w:fldData>
        </w:fldChar>
      </w:r>
      <w:r>
        <w:instrText xml:space="preserve"> ADDIN EN.CITE.DATA </w:instrText>
      </w:r>
      <w:r>
        <w:fldChar w:fldCharType="end"/>
      </w:r>
      <w:r>
        <w:fldChar w:fldCharType="begin">
          <w:fldData xml:space="preserve">QXV0aG9yPjxZZWFyPjIwMTY8L1llYXI+PFJlY051bT4xMTg8L1JlY051bT48cmVjb3JkPjxyZWMt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==
</w:fldData>
        </w:fldChar>
      </w:r>
      <w:r>
        <w:instrText xml:space="preserve"> ADDIN EN.CITE.DATA </w:instrText>
      </w:r>
      <w:r>
        <w:fldChar w:fldCharType="end"/>
      </w:r>
      <w:r>
        <w:fldChar w:fldCharType="begin">
          <w:fldData xml:space="preserve">Y29udHJpYnV0b3JzPjxhdXRob3JzPjxhdXRob3I+WmFuaW5pLCBCPC9hdXRob3I+PGF1dGhvcj5C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</w:fldData>
        </w:fldChar>
      </w:r>
      <w:r>
        <w:instrText xml:space="preserve"> ADDIN EN.CITE.DATA </w:instrText>
      </w:r>
      <w:r>
        <w:fldChar w:fldCharType="end"/>
      </w:r>
      <w:r>
        <w:fldChar w:fldCharType="separate"/>
      </w:r>
      <w:r>
        <w:rPr>
          <w:noProof/>
        </w:rPr>
        <w:t>(1-156)</w:t>
      </w:r>
      <w:r>
        <w:fldChar w:fldCharType="end"/>
      </w:r>
    </w:p>
    <w:p w14:paraId="099C05F4" w14:textId="77777777" w:rsidR="00F12B99" w:rsidRDefault="00F12B99"/>
    <w:p w14:paraId="3F6D7B6A" w14:textId="09443BE9" w:rsidR="00F12B99" w:rsidRPr="00F12B99" w:rsidRDefault="00F12B99" w:rsidP="00F12B99">
      <w:pPr>
        <w:pStyle w:val="EndNoteBibliography"/>
        <w:spacing w:after="0"/>
      </w:pPr>
      <w:r>
        <w:fldChar w:fldCharType="begin"/>
      </w:r>
      <w:r>
        <w:instrText xml:space="preserve"> ADDIN EN.REFLIST </w:instrText>
      </w:r>
      <w:r>
        <w:fldChar w:fldCharType="separate"/>
      </w:r>
      <w:r w:rsidRPr="00F12B99">
        <w:t>1.</w:t>
      </w:r>
      <w:r w:rsidRPr="00F12B99">
        <w:tab/>
        <w:t xml:space="preserve">Adams S. Why So Many Intolerant To Gluten ? - by Luigi Greco 1996 [Available from: </w:t>
      </w:r>
      <w:hyperlink r:id="rId4" w:history="1">
        <w:r w:rsidRPr="00F12B99">
          <w:rPr>
            <w:rStyle w:val="Hyperlink"/>
          </w:rPr>
          <w:t>https://www.celiac.com/articles/76/1/Why-So-Many-Intolerant-To-Gluten----by-Luigi-Greco-DCH-MScMCH-MD-Department-of-Pediatrics-University-of-Naples-06301995/Page1.html</w:t>
        </w:r>
      </w:hyperlink>
      <w:r w:rsidRPr="00F12B99">
        <w:t>.</w:t>
      </w:r>
    </w:p>
    <w:p w14:paraId="1D42B200" w14:textId="77777777" w:rsidR="00F12B99" w:rsidRPr="00F12B99" w:rsidRDefault="00F12B99" w:rsidP="00F12B99">
      <w:pPr>
        <w:pStyle w:val="EndNoteBibliography"/>
        <w:spacing w:after="0"/>
      </w:pPr>
      <w:r w:rsidRPr="00F12B99">
        <w:t>2.</w:t>
      </w:r>
      <w:r w:rsidRPr="00F12B99">
        <w:tab/>
        <w:t>Akira S. Innate immunity and adjuvants. Philosophical Transactions of the Royal Society of London B: Biological Sciences. 2011;366(1579):2748-55.</w:t>
      </w:r>
    </w:p>
    <w:p w14:paraId="67793EFE" w14:textId="77777777" w:rsidR="00F12B99" w:rsidRPr="00F12B99" w:rsidRDefault="00F12B99" w:rsidP="00F12B99">
      <w:pPr>
        <w:pStyle w:val="EndNoteBibliography"/>
        <w:spacing w:after="0"/>
      </w:pPr>
      <w:r w:rsidRPr="00F12B99">
        <w:t>3.</w:t>
      </w:r>
      <w:r w:rsidRPr="00F12B99">
        <w:tab/>
        <w:t>Akirov A, Pinhas-Hamiel O. Co-occurrence of type 1 diabetes mellitus and celiac disease. World journal of diabetes. 2015;6(5):707.</w:t>
      </w:r>
    </w:p>
    <w:p w14:paraId="0FF306D0" w14:textId="77777777" w:rsidR="00F12B99" w:rsidRPr="00F12B99" w:rsidRDefault="00F12B99" w:rsidP="00F12B99">
      <w:pPr>
        <w:pStyle w:val="EndNoteBibliography"/>
        <w:spacing w:after="0"/>
      </w:pPr>
      <w:r w:rsidRPr="00F12B99">
        <w:t>4.</w:t>
      </w:r>
      <w:r w:rsidRPr="00F12B99">
        <w:tab/>
        <w:t>Anania C, De Luca E, De Castro G, Chiesa C, Pacifico L. Liver involvement in pediatric celiac disease. World Journal of Gastroenterology: WJG. 2015;21(19):5813.</w:t>
      </w:r>
    </w:p>
    <w:p w14:paraId="363BB2E0" w14:textId="77777777" w:rsidR="00F12B99" w:rsidRPr="00F12B99" w:rsidRDefault="00F12B99" w:rsidP="00F12B99">
      <w:pPr>
        <w:pStyle w:val="EndNoteBibliography"/>
        <w:spacing w:after="0"/>
      </w:pPr>
      <w:r w:rsidRPr="00F12B99">
        <w:t>5.</w:t>
      </w:r>
      <w:r w:rsidRPr="00F12B99">
        <w:tab/>
        <w:t>Arató A. THE ROLE OF GLUTEN IN THE PATHOGENESIS OF TYPE 1 DIABETES MELLITUS AND CROHN DISEASE. REVISTA SOCIETĂŢII ROMÂNE DE CHIRURGIE PEDIATRICĂ. 2015:55.</w:t>
      </w:r>
    </w:p>
    <w:p w14:paraId="50DDF607" w14:textId="77777777" w:rsidR="00F12B99" w:rsidRPr="00F12B99" w:rsidRDefault="00F12B99" w:rsidP="00F12B99">
      <w:pPr>
        <w:pStyle w:val="EndNoteBibliography"/>
        <w:spacing w:after="0"/>
      </w:pPr>
      <w:r w:rsidRPr="00F12B99">
        <w:t>6.</w:t>
      </w:r>
      <w:r w:rsidRPr="00F12B99">
        <w:tab/>
        <w:t>Association AH. Gluten-Free Diet, Foods.</w:t>
      </w:r>
    </w:p>
    <w:p w14:paraId="3525A009" w14:textId="77777777" w:rsidR="00F12B99" w:rsidRPr="00F12B99" w:rsidRDefault="00F12B99" w:rsidP="00F12B99">
      <w:pPr>
        <w:pStyle w:val="EndNoteBibliography"/>
        <w:spacing w:after="0"/>
      </w:pPr>
      <w:r w:rsidRPr="00F12B99">
        <w:t>7.</w:t>
      </w:r>
      <w:r w:rsidRPr="00F12B99">
        <w:tab/>
        <w:t>Aziz I, Branchi F, Sanders DS. The rise and fall of gluten! Proceedings of the Nutrition Society. 2015;74(3):221-6.</w:t>
      </w:r>
    </w:p>
    <w:p w14:paraId="6CB847DE" w14:textId="77777777" w:rsidR="00F12B99" w:rsidRPr="00F12B99" w:rsidRDefault="00F12B99" w:rsidP="00F12B99">
      <w:pPr>
        <w:pStyle w:val="EndNoteBibliography"/>
        <w:spacing w:after="0"/>
      </w:pPr>
      <w:r w:rsidRPr="00F12B99">
        <w:t>8.</w:t>
      </w:r>
      <w:r w:rsidRPr="00F12B99">
        <w:tab/>
        <w:t>Aziz I, Dwivedi K, Sanders DS. From coeliac disease to noncoeliac gluten sensitivity; should everyone be gluten free? Current opinion in gastroenterology. 2016;32(2):120-7.</w:t>
      </w:r>
    </w:p>
    <w:p w14:paraId="1B0E0FE2" w14:textId="77777777" w:rsidR="00F12B99" w:rsidRPr="00F12B99" w:rsidRDefault="00F12B99" w:rsidP="00F12B99">
      <w:pPr>
        <w:pStyle w:val="EndNoteBibliography"/>
        <w:spacing w:after="0"/>
      </w:pPr>
      <w:r w:rsidRPr="00F12B99">
        <w:t>9.</w:t>
      </w:r>
      <w:r w:rsidRPr="00F12B99">
        <w:tab/>
        <w:t>Aziz I, Hadjivassiliou M, Sanders DS. Does gluten sensitivity in the absence of coeliac disease exist? Bmj. 2012;345:e7907.</w:t>
      </w:r>
    </w:p>
    <w:p w14:paraId="36CFBAFF" w14:textId="77777777" w:rsidR="00F12B99" w:rsidRPr="00F12B99" w:rsidRDefault="00F12B99" w:rsidP="00F12B99">
      <w:pPr>
        <w:pStyle w:val="EndNoteBibliography"/>
        <w:spacing w:after="0"/>
      </w:pPr>
      <w:r w:rsidRPr="00F12B99">
        <w:t>10.</w:t>
      </w:r>
      <w:r w:rsidRPr="00F12B99">
        <w:tab/>
        <w:t>Bai JC, Ciacci C. World Gastroenterology Organisation Global Guidelines: Celiac Disease February 2017. Journal of Clinical Gastroenterology. 2017;51(9):755-68.</w:t>
      </w:r>
    </w:p>
    <w:p w14:paraId="60329844" w14:textId="77777777" w:rsidR="00F12B99" w:rsidRPr="00F12B99" w:rsidRDefault="00F12B99" w:rsidP="00F12B99">
      <w:pPr>
        <w:pStyle w:val="EndNoteBibliography"/>
        <w:spacing w:after="0"/>
      </w:pPr>
      <w:r w:rsidRPr="00F12B99">
        <w:t>11.</w:t>
      </w:r>
      <w:r w:rsidRPr="00F12B99">
        <w:tab/>
        <w:t>Bai JC, Fried M, Corazza GR, Schuppan D, Farthing M, Catassi C, et al. World Gastroenterology Organisation global guidelines on celiac disease. Journal of clinical gastroenterology. 2013;47(2):121-6.</w:t>
      </w:r>
    </w:p>
    <w:p w14:paraId="73C0E403" w14:textId="77777777" w:rsidR="00F12B99" w:rsidRPr="00F12B99" w:rsidRDefault="00F12B99" w:rsidP="00F12B99">
      <w:pPr>
        <w:pStyle w:val="EndNoteBibliography"/>
        <w:spacing w:after="0"/>
      </w:pPr>
      <w:r w:rsidRPr="00F12B99">
        <w:t>12.</w:t>
      </w:r>
      <w:r w:rsidRPr="00F12B99">
        <w:tab/>
        <w:t>Balakireva AV, Zamyatnin AA. Properties of gluten intolerance: gluten structure, evolution, pathogenicity and detoxification capabilities. Nutrients. 2016;8(10):644.</w:t>
      </w:r>
    </w:p>
    <w:p w14:paraId="64EA5DB3" w14:textId="77777777" w:rsidR="00F12B99" w:rsidRPr="00F12B99" w:rsidRDefault="00F12B99" w:rsidP="00F12B99">
      <w:pPr>
        <w:pStyle w:val="EndNoteBibliography"/>
        <w:spacing w:after="0"/>
      </w:pPr>
      <w:r w:rsidRPr="00F12B99">
        <w:t>13.</w:t>
      </w:r>
      <w:r w:rsidRPr="00F12B99">
        <w:tab/>
        <w:t>Balamtekin N, Uslu N, Baysoy G, Usta Y, Demir H, Saltik-Temizel IN, et al. The presentation of celiac disease in 220 Turkish children. The Turkish journal of pediatrics. 2010;52(3):239.</w:t>
      </w:r>
    </w:p>
    <w:p w14:paraId="09EE58E8" w14:textId="77777777" w:rsidR="00F12B99" w:rsidRPr="00F12B99" w:rsidRDefault="00F12B99" w:rsidP="00F12B99">
      <w:pPr>
        <w:pStyle w:val="EndNoteBibliography"/>
        <w:spacing w:after="0"/>
      </w:pPr>
      <w:r w:rsidRPr="00F12B99">
        <w:t>14.</w:t>
      </w:r>
      <w:r w:rsidRPr="00F12B99">
        <w:tab/>
        <w:t>Ballabio C, Uberti F, Di Lorenzo C, Brandolini A, Penas E, Restani P. Biochemical and immunochemical characterization of different varieties of amaranth (Amaranthus L. ssp.) as a safe ingredient for gluten-free products. Journal of agricultural and food chemistry. 2011;59(24):12969-74.</w:t>
      </w:r>
    </w:p>
    <w:p w14:paraId="738EC73D" w14:textId="77777777" w:rsidR="00F12B99" w:rsidRPr="00F12B99" w:rsidRDefault="00F12B99" w:rsidP="00F12B99">
      <w:pPr>
        <w:pStyle w:val="EndNoteBibliography"/>
        <w:spacing w:after="0"/>
      </w:pPr>
      <w:r w:rsidRPr="00F12B99">
        <w:t>15.</w:t>
      </w:r>
      <w:r w:rsidRPr="00F12B99">
        <w:tab/>
        <w:t>Barak S, Mudgil D, Khatkar B. Biochemical and functional properties of wheat gliadins: a review. Critical reviews in food science and nutrition. 2015;55(3):357-68.</w:t>
      </w:r>
    </w:p>
    <w:p w14:paraId="2E131478" w14:textId="77777777" w:rsidR="00F12B99" w:rsidRPr="00F12B99" w:rsidRDefault="00F12B99" w:rsidP="00F12B99">
      <w:pPr>
        <w:pStyle w:val="EndNoteBibliography"/>
        <w:spacing w:after="0"/>
      </w:pPr>
      <w:r w:rsidRPr="00F12B99">
        <w:t>16.</w:t>
      </w:r>
      <w:r w:rsidRPr="00F12B99">
        <w:tab/>
        <w:t>Bardocz S, Grant G, Pusztai A, Franklin M, Carvalho ADF. The effect of phytohaemagglutinin at different dietary concentrations on the growth, body composition and plasma insulin of the rat. British Journal of Nutrition. 1996;76(4):613-26.</w:t>
      </w:r>
    </w:p>
    <w:p w14:paraId="2F774BDD" w14:textId="77777777" w:rsidR="00F12B99" w:rsidRPr="00F12B99" w:rsidRDefault="00F12B99" w:rsidP="00F12B99">
      <w:pPr>
        <w:pStyle w:val="EndNoteBibliography"/>
        <w:spacing w:after="0"/>
      </w:pPr>
      <w:r w:rsidRPr="00F12B99">
        <w:lastRenderedPageBreak/>
        <w:t>17.</w:t>
      </w:r>
      <w:r w:rsidRPr="00F12B99">
        <w:tab/>
        <w:t>Battais F, Richard C, Jacquenet S, Denery-Papini S, Moneret-Vautrin D. Wheat grain allergies: an update on wheat allergens. European annals of allergy and clinical immunology. 2008;40(3):67.</w:t>
      </w:r>
    </w:p>
    <w:p w14:paraId="172254E1" w14:textId="77777777" w:rsidR="00F12B99" w:rsidRPr="00F12B99" w:rsidRDefault="00F12B99" w:rsidP="00F12B99">
      <w:pPr>
        <w:pStyle w:val="EndNoteBibliography"/>
        <w:spacing w:after="0"/>
      </w:pPr>
      <w:r w:rsidRPr="00F12B99">
        <w:t>18.</w:t>
      </w:r>
      <w:r w:rsidRPr="00F12B99">
        <w:tab/>
        <w:t>Bellido C. ENZYMATIC SOLUTIONS FOR GLUTEN - FREE BREAD. novozymes; 2015.</w:t>
      </w:r>
    </w:p>
    <w:p w14:paraId="315B4347" w14:textId="77777777" w:rsidR="00F12B99" w:rsidRPr="00F12B99" w:rsidRDefault="00F12B99" w:rsidP="00F12B99">
      <w:pPr>
        <w:pStyle w:val="EndNoteBibliography"/>
        <w:spacing w:after="0"/>
      </w:pPr>
      <w:r w:rsidRPr="00F12B99">
        <w:t>19.</w:t>
      </w:r>
      <w:r w:rsidRPr="00F12B99">
        <w:tab/>
        <w:t>Biesiekierski JR, Peters SL, Newnham ED, Rosella O, Muir JG, Gibson PR. No effects of gluten in patients with self-reported non-celiac gluten sensitivity after dietary reduction of fermentable, poorly absorbed, short-chain carbohydrates. Gastroenterology. 2013;145(2):320-8. e3.</w:t>
      </w:r>
    </w:p>
    <w:p w14:paraId="3C0D4B07" w14:textId="77777777" w:rsidR="00F12B99" w:rsidRPr="00CD1184" w:rsidRDefault="00F12B99" w:rsidP="00F12B99">
      <w:pPr>
        <w:pStyle w:val="EndNoteBibliography"/>
        <w:spacing w:after="0"/>
        <w:rPr>
          <w:lang w:val="nl-NL"/>
        </w:rPr>
      </w:pPr>
      <w:r w:rsidRPr="00F12B99">
        <w:t>20.</w:t>
      </w:r>
      <w:r w:rsidRPr="00F12B99">
        <w:tab/>
        <w:t xml:space="preserve">Bonciolini V, Bianchi B, Del Bianco E, Verdelli A, Caproni M. Cutaneous manifestations of non-celiac gluten sensitivity: clinical histological and immunopathological features. </w:t>
      </w:r>
      <w:r w:rsidRPr="00CD1184">
        <w:rPr>
          <w:lang w:val="nl-NL"/>
        </w:rPr>
        <w:t>Nutrients. 2015;7(9):7798-805.</w:t>
      </w:r>
    </w:p>
    <w:p w14:paraId="68CF709A" w14:textId="77777777" w:rsidR="00F12B99" w:rsidRPr="00CD1184" w:rsidRDefault="00F12B99" w:rsidP="00F12B99">
      <w:pPr>
        <w:pStyle w:val="EndNoteBibliography"/>
        <w:spacing w:after="0"/>
        <w:rPr>
          <w:lang w:val="nl-NL"/>
        </w:rPr>
      </w:pPr>
      <w:r w:rsidRPr="00CD1184">
        <w:rPr>
          <w:lang w:val="nl-NL"/>
        </w:rPr>
        <w:t>21.</w:t>
      </w:r>
      <w:r w:rsidRPr="00CD1184">
        <w:rPr>
          <w:lang w:val="nl-NL"/>
        </w:rPr>
        <w:tab/>
        <w:t xml:space="preserve">Bonder MJ, Tigchelaar EF, Cai X, Trynka G, Cenit MC, Hrdlickova B, et al. </w:t>
      </w:r>
      <w:r w:rsidRPr="00F12B99">
        <w:t xml:space="preserve">The influence of a short-term gluten-free diet on the human gut microbiome. </w:t>
      </w:r>
      <w:r w:rsidRPr="00CD1184">
        <w:rPr>
          <w:lang w:val="nl-NL"/>
        </w:rPr>
        <w:t>Genome medicine. 2016;8(1):45.</w:t>
      </w:r>
    </w:p>
    <w:p w14:paraId="54D3C6CA" w14:textId="77777777" w:rsidR="00F12B99" w:rsidRPr="00F12B99" w:rsidRDefault="00F12B99" w:rsidP="00F12B99">
      <w:pPr>
        <w:pStyle w:val="EndNoteBibliography"/>
        <w:spacing w:after="0"/>
      </w:pPr>
      <w:r w:rsidRPr="00CD1184">
        <w:rPr>
          <w:lang w:val="nl-NL"/>
        </w:rPr>
        <w:t>22.</w:t>
      </w:r>
      <w:r w:rsidRPr="00CD1184">
        <w:rPr>
          <w:lang w:val="nl-NL"/>
        </w:rPr>
        <w:tab/>
        <w:t xml:space="preserve">Bouziat R, Hinterleitner R, Brown JJ, Stencel-Baerenwald JE, Ikizler M, Mayassi T, et al. </w:t>
      </w:r>
      <w:r w:rsidRPr="00F12B99">
        <w:t>Reovirus infection triggers inflammatory responses to dietary antigens and development of celiac disease. Science. 2017;356(6333):44-50.</w:t>
      </w:r>
    </w:p>
    <w:p w14:paraId="107196FE" w14:textId="77777777" w:rsidR="00F12B99" w:rsidRPr="00F12B99" w:rsidRDefault="00F12B99" w:rsidP="00F12B99">
      <w:pPr>
        <w:pStyle w:val="EndNoteBibliography"/>
        <w:spacing w:after="0"/>
      </w:pPr>
      <w:r w:rsidRPr="00F12B99">
        <w:t>23.</w:t>
      </w:r>
      <w:r w:rsidRPr="00F12B99">
        <w:tab/>
        <w:t>Brandtzaeg P. Food allergy: separating the science from the mythology. Nature Reviews Gastroenterology and Hepatology. 2010;7(7):380-400.</w:t>
      </w:r>
    </w:p>
    <w:p w14:paraId="3300A55D" w14:textId="77777777" w:rsidR="00F12B99" w:rsidRPr="00F12B99" w:rsidRDefault="00F12B99" w:rsidP="00F12B99">
      <w:pPr>
        <w:pStyle w:val="EndNoteBibliography"/>
        <w:spacing w:after="0"/>
      </w:pPr>
      <w:r w:rsidRPr="00F12B99">
        <w:t>24.</w:t>
      </w:r>
      <w:r w:rsidRPr="00F12B99">
        <w:tab/>
        <w:t>Brouns FJ, van Buul VJ, Shewry PR. Does wheat make us fat and sick? Journal of Cereal Science. 2013;58(2):209-15.</w:t>
      </w:r>
    </w:p>
    <w:p w14:paraId="3AD07100" w14:textId="77777777" w:rsidR="00F12B99" w:rsidRPr="00F12B99" w:rsidRDefault="00F12B99" w:rsidP="00F12B99">
      <w:pPr>
        <w:pStyle w:val="EndNoteBibliography"/>
        <w:spacing w:after="0"/>
      </w:pPr>
      <w:r w:rsidRPr="00F12B99">
        <w:t>25.</w:t>
      </w:r>
      <w:r w:rsidRPr="00F12B99">
        <w:tab/>
        <w:t>Caio G, De Giorgio R, Venturi A, Giancola F, Latorre R, Boschetti E, et al. Clinical and immunological relevance of anti-neuronal antibodies in celiac disease with neurological manifestations. Gastroenterology and Hepatology from bed to bench. 2015;8(2):146.</w:t>
      </w:r>
    </w:p>
    <w:p w14:paraId="12E29824" w14:textId="77777777" w:rsidR="00F12B99" w:rsidRPr="00F12B99" w:rsidRDefault="00F12B99" w:rsidP="00F12B99">
      <w:pPr>
        <w:pStyle w:val="EndNoteBibliography"/>
        <w:spacing w:after="0"/>
      </w:pPr>
      <w:r w:rsidRPr="00F12B99">
        <w:t>26.</w:t>
      </w:r>
      <w:r w:rsidRPr="00F12B99">
        <w:tab/>
        <w:t>Caio G, Volta U, Tovoli F, De Giorgio R. Effect of gluten free diet on immune response to gliadin in patients with non-celiac gluten sensitivity. BMC gastroenterology. 2014;14(1):26.</w:t>
      </w:r>
    </w:p>
    <w:p w14:paraId="3887DC95" w14:textId="77777777" w:rsidR="00F12B99" w:rsidRPr="00F12B99" w:rsidRDefault="00F12B99" w:rsidP="00F12B99">
      <w:pPr>
        <w:pStyle w:val="EndNoteBibliography"/>
        <w:spacing w:after="0"/>
      </w:pPr>
      <w:r w:rsidRPr="00F12B99">
        <w:t>27.</w:t>
      </w:r>
      <w:r w:rsidRPr="00F12B99">
        <w:tab/>
        <w:t>Caminero A, Nistal E, Herrán AR, Pérez-Andrés J, Ferrero MA, Ayala LV, et al. Differences in gluten metabolism among healthy volunteers, coeliac disease patients and first-degree relatives. British Journal of Nutrition. 2015;114(8):1157-67.</w:t>
      </w:r>
    </w:p>
    <w:p w14:paraId="0074D6AA" w14:textId="77777777" w:rsidR="00F12B99" w:rsidRPr="00F12B99" w:rsidRDefault="00F12B99" w:rsidP="00F12B99">
      <w:pPr>
        <w:pStyle w:val="EndNoteBibliography"/>
        <w:spacing w:after="0"/>
      </w:pPr>
      <w:r w:rsidRPr="00F12B99">
        <w:t>28.</w:t>
      </w:r>
      <w:r w:rsidRPr="00F12B99">
        <w:tab/>
        <w:t>Capriles VD, Martini LA, Arêas JAG. Metabolic osteopathy in celiac disease: importance of a gluten‐free diet. Nutrition reviews. 2009;67(10):599-606.</w:t>
      </w:r>
    </w:p>
    <w:p w14:paraId="77CBD68D" w14:textId="77777777" w:rsidR="00F12B99" w:rsidRPr="00F12B99" w:rsidRDefault="00F12B99" w:rsidP="00F12B99">
      <w:pPr>
        <w:pStyle w:val="EndNoteBibliography"/>
        <w:spacing w:after="0"/>
      </w:pPr>
      <w:r w:rsidRPr="00F12B99">
        <w:t>29.</w:t>
      </w:r>
      <w:r w:rsidRPr="00F12B99">
        <w:tab/>
        <w:t>Castillo NE, Theethira TG, Leffler DA. The present and the future in the diagnosis and management of celiac disease. Gastroenterology report. 2015;3(1):3-11.</w:t>
      </w:r>
    </w:p>
    <w:p w14:paraId="39F4327E" w14:textId="77777777" w:rsidR="00F12B99" w:rsidRPr="00F12B99" w:rsidRDefault="00F12B99" w:rsidP="00F12B99">
      <w:pPr>
        <w:pStyle w:val="EndNoteBibliography"/>
        <w:spacing w:after="0"/>
      </w:pPr>
      <w:r w:rsidRPr="00F12B99">
        <w:t>30.</w:t>
      </w:r>
      <w:r w:rsidRPr="00F12B99">
        <w:tab/>
        <w:t>Catassi C. Gluten sensitivity. Annals of Nutrition and Metabolism. 2015;67(Suppl. 2):15-26.</w:t>
      </w:r>
    </w:p>
    <w:p w14:paraId="1E3BEDEE" w14:textId="77777777" w:rsidR="00F12B99" w:rsidRPr="00F12B99" w:rsidRDefault="00F12B99" w:rsidP="00F12B99">
      <w:pPr>
        <w:pStyle w:val="EndNoteBibliography"/>
        <w:spacing w:after="0"/>
      </w:pPr>
      <w:r w:rsidRPr="00F12B99">
        <w:t>31.</w:t>
      </w:r>
      <w:r w:rsidRPr="00F12B99">
        <w:tab/>
        <w:t>Catassi C, Elli L, Bonaz B, Bouma G, Carroccio A, Castillejo G, et al. Diagnosis of non-celiac gluten sensitivity (NCGS): the Salerno experts’ criteria. Nutrients. 2015;7(6):4966-77.</w:t>
      </w:r>
    </w:p>
    <w:p w14:paraId="51441169" w14:textId="77777777" w:rsidR="00F12B99" w:rsidRPr="00F12B99" w:rsidRDefault="00F12B99" w:rsidP="00F12B99">
      <w:pPr>
        <w:pStyle w:val="EndNoteBibliography"/>
        <w:spacing w:after="0"/>
      </w:pPr>
      <w:r w:rsidRPr="00F12B99">
        <w:t>32.</w:t>
      </w:r>
      <w:r w:rsidRPr="00F12B99">
        <w:tab/>
        <w:t>Catassi C, Gatti S, Lionetti E. World perspective and celiac disease epidemiology. Digestive diseases. 2015;33(2):141-6.</w:t>
      </w:r>
    </w:p>
    <w:p w14:paraId="735770B2" w14:textId="77777777" w:rsidR="00F12B99" w:rsidRPr="00F12B99" w:rsidRDefault="00F12B99" w:rsidP="00F12B99">
      <w:pPr>
        <w:pStyle w:val="EndNoteBibliography"/>
        <w:spacing w:after="0"/>
      </w:pPr>
      <w:r w:rsidRPr="00F12B99">
        <w:t>33.</w:t>
      </w:r>
      <w:r w:rsidRPr="00F12B99">
        <w:tab/>
        <w:t>Coletta M, Gates FK, Marciani L, Shiwani H, Major G, Hoad CL, et al. Effect of bread gluten content on gastrointestinal function: a crossover MRI study on healthy humans. British Journal of Nutrition. 2016;115(1):55-61.</w:t>
      </w:r>
    </w:p>
    <w:p w14:paraId="034C4D77" w14:textId="77777777" w:rsidR="00F12B99" w:rsidRPr="00F12B99" w:rsidRDefault="00F12B99" w:rsidP="00F12B99">
      <w:pPr>
        <w:pStyle w:val="EndNoteBibliography"/>
        <w:spacing w:after="0"/>
      </w:pPr>
      <w:r w:rsidRPr="00F12B99">
        <w:t>34.</w:t>
      </w:r>
      <w:r w:rsidRPr="00F12B99">
        <w:tab/>
        <w:t>Colomba MS, Gregorini A. Are ancient durum wheats less toxic to celiac patients? A study of α-gliadin from Graziella Ra and Kamut. The Scientific World Journal. 2012;2012.</w:t>
      </w:r>
    </w:p>
    <w:p w14:paraId="6F189881" w14:textId="77777777" w:rsidR="00F12B99" w:rsidRPr="00F12B99" w:rsidRDefault="00F12B99" w:rsidP="00F12B99">
      <w:pPr>
        <w:pStyle w:val="EndNoteBibliography"/>
        <w:spacing w:after="0"/>
      </w:pPr>
      <w:r w:rsidRPr="00F12B99">
        <w:lastRenderedPageBreak/>
        <w:t>35.</w:t>
      </w:r>
      <w:r w:rsidRPr="00F12B99">
        <w:tab/>
        <w:t>Comino I, Real A, de Lorenzo L, Cornell H, López-Casado MÁ, Barro F, et al. Diversity in oat potential immunogenicity: basis for the selection of oat varieties with no toxicity in coeliac disease. Gut. 2011;60(7):915-22.</w:t>
      </w:r>
    </w:p>
    <w:p w14:paraId="0A6320FA" w14:textId="77777777" w:rsidR="00F12B99" w:rsidRPr="00F12B99" w:rsidRDefault="00F12B99" w:rsidP="00F12B99">
      <w:pPr>
        <w:pStyle w:val="EndNoteBibliography"/>
        <w:spacing w:after="0"/>
      </w:pPr>
      <w:r w:rsidRPr="00F12B99">
        <w:t>36.</w:t>
      </w:r>
      <w:r w:rsidRPr="00F12B99">
        <w:tab/>
        <w:t>De Santis MA, Giuliani MM, Giuzio L, De Vita P, Lovegrove A, Shewry PR, et al. Differences in gluten protein composition between old and modern durum wheat genotypes in relation to 20th century breeding in Italy. European Journal of Agronomy. 2017;87:19-29.</w:t>
      </w:r>
    </w:p>
    <w:p w14:paraId="1407D954" w14:textId="77777777" w:rsidR="00F12B99" w:rsidRPr="00F12B99" w:rsidRDefault="00F12B99" w:rsidP="00F12B99">
      <w:pPr>
        <w:pStyle w:val="EndNoteBibliography"/>
        <w:spacing w:after="0"/>
      </w:pPr>
      <w:r w:rsidRPr="00F12B99">
        <w:t>37.</w:t>
      </w:r>
      <w:r w:rsidRPr="00F12B99">
        <w:tab/>
        <w:t>Drago S, El Asmar R, Di Pierro M, Grazia Clemente M, Sapone ATA, Thakar M, et al. Gliadin, zonulin and gut permeability: Effects on celiac and non-celiac intestinal mucosa and intestinal cell lines. Scandinavian journal of gastroenterology. 2006;41(4):408-19.</w:t>
      </w:r>
    </w:p>
    <w:p w14:paraId="126ED92B" w14:textId="77777777" w:rsidR="00F12B99" w:rsidRPr="00F12B99" w:rsidRDefault="00F12B99" w:rsidP="00F12B99">
      <w:pPr>
        <w:pStyle w:val="EndNoteBibliography"/>
        <w:spacing w:after="0"/>
      </w:pPr>
      <w:r w:rsidRPr="00F12B99">
        <w:t>38.</w:t>
      </w:r>
      <w:r w:rsidRPr="00F12B99">
        <w:tab/>
        <w:t>Elgeti D, Jekle M, Becker T. Strategies for the aeration of gluten-free bread–A review. Trends in Food Science &amp; Technology. 2015;46(1):75-84.</w:t>
      </w:r>
    </w:p>
    <w:p w14:paraId="7FA65867" w14:textId="77777777" w:rsidR="00F12B99" w:rsidRPr="00F12B99" w:rsidRDefault="00F12B99" w:rsidP="00F12B99">
      <w:pPr>
        <w:pStyle w:val="EndNoteBibliography"/>
        <w:spacing w:after="0"/>
      </w:pPr>
      <w:r w:rsidRPr="00F12B99">
        <w:t>39.</w:t>
      </w:r>
      <w:r w:rsidRPr="00F12B99">
        <w:tab/>
        <w:t>Fasano A. Postnatal Factors Influencing Tolerance vs. Immune Response: Lessons Learned From Food Allergies, Asthma, and Other Immune-Mediated Diseases. Harvard Medical School; 2015.</w:t>
      </w:r>
    </w:p>
    <w:p w14:paraId="7EC3B97F" w14:textId="77777777" w:rsidR="00F12B99" w:rsidRPr="00F12B99" w:rsidRDefault="00F12B99" w:rsidP="00F12B99">
      <w:pPr>
        <w:pStyle w:val="EndNoteBibliography"/>
        <w:spacing w:after="0"/>
      </w:pPr>
      <w:r w:rsidRPr="00F12B99">
        <w:t>40.</w:t>
      </w:r>
      <w:r w:rsidRPr="00F12B99">
        <w:tab/>
        <w:t>Fasano A, Sapone A, Zevallos V, Schuppan D. Nonceliac gluten sensitivity. Gastroenterology. 2015;148(6):1195-204.</w:t>
      </w:r>
    </w:p>
    <w:p w14:paraId="42AA2152" w14:textId="77777777" w:rsidR="00F12B99" w:rsidRPr="00F12B99" w:rsidRDefault="00F12B99" w:rsidP="00F12B99">
      <w:pPr>
        <w:pStyle w:val="EndNoteBibliography"/>
        <w:spacing w:after="0"/>
      </w:pPr>
      <w:r w:rsidRPr="00F12B99">
        <w:t>41.</w:t>
      </w:r>
      <w:r w:rsidRPr="00F12B99">
        <w:tab/>
        <w:t>Freeman HJ. Celiac disease: a disorder emerging from antiquity, its evolving classification and risk, and potential new treatment paradigms. Gut and liver. 2015;9(1):28.</w:t>
      </w:r>
    </w:p>
    <w:p w14:paraId="73D8EEDF" w14:textId="77777777" w:rsidR="00F12B99" w:rsidRPr="00F12B99" w:rsidRDefault="00F12B99" w:rsidP="00F12B99">
      <w:pPr>
        <w:pStyle w:val="EndNoteBibliography"/>
        <w:spacing w:after="0"/>
      </w:pPr>
      <w:r w:rsidRPr="00F12B99">
        <w:t>42.</w:t>
      </w:r>
      <w:r w:rsidRPr="00F12B99">
        <w:tab/>
        <w:t>Freitag TL, Loponen J, Messing M, Zevallos V, Andersson LC, Sontag-Strohm T, et al. Testing safety of germinated rye sourdough in a celiac disease model based on the adoptive transfer of prolamin-primed memory T cells into lymphopenic mice. American Journal of Physiology-Gastrointestinal and Liver Physiology. 2014;306(6):G526-G34.</w:t>
      </w:r>
    </w:p>
    <w:p w14:paraId="0C308013" w14:textId="77777777" w:rsidR="00F12B99" w:rsidRPr="00F12B99" w:rsidRDefault="00F12B99" w:rsidP="00F12B99">
      <w:pPr>
        <w:pStyle w:val="EndNoteBibliography"/>
        <w:spacing w:after="0"/>
      </w:pPr>
      <w:r w:rsidRPr="00F12B99">
        <w:t>43.</w:t>
      </w:r>
      <w:r w:rsidRPr="00F12B99">
        <w:tab/>
        <w:t>Fric P, Gabrovska D, Nevoral J. Celiac disease, gluten-free diet, and oats. Nutrition Reviews. 2011;69(2):107-15.</w:t>
      </w:r>
    </w:p>
    <w:p w14:paraId="26549407" w14:textId="77777777" w:rsidR="00F12B99" w:rsidRPr="00F12B99" w:rsidRDefault="00F12B99" w:rsidP="00F12B99">
      <w:pPr>
        <w:pStyle w:val="EndNoteBibliography"/>
        <w:spacing w:after="0"/>
      </w:pPr>
      <w:r w:rsidRPr="00F12B99">
        <w:t>44.</w:t>
      </w:r>
      <w:r w:rsidRPr="00F12B99">
        <w:tab/>
        <w:t>Fritscher-Ravens A, Schuppan D, Ellrichmann M, Schoch S, Röcken C, Brasch J, et al. Confocal endomicroscopy shows food-associated changes in the intestinal mucosa of patients with irritable bowel syndrome. Gastroenterology. 2014;147(5):1012-20. e4.</w:t>
      </w:r>
    </w:p>
    <w:p w14:paraId="3A9C7AAF" w14:textId="77777777" w:rsidR="00F12B99" w:rsidRPr="00CD1184" w:rsidRDefault="00F12B99" w:rsidP="00F12B99">
      <w:pPr>
        <w:pStyle w:val="EndNoteBibliography"/>
        <w:spacing w:after="0"/>
        <w:rPr>
          <w:lang w:val="nl-NL"/>
        </w:rPr>
      </w:pPr>
      <w:r w:rsidRPr="00F12B99">
        <w:t>45.</w:t>
      </w:r>
      <w:r w:rsidRPr="00F12B99">
        <w:tab/>
        <w:t xml:space="preserve">Galipeau HJ, Verdu EF. Gut microbes and adverse food reactions: Focus on gluten related disorders. </w:t>
      </w:r>
      <w:r w:rsidRPr="00CD1184">
        <w:rPr>
          <w:lang w:val="nl-NL"/>
        </w:rPr>
        <w:t>Gut Microbes. 2014;5(5):594-605.</w:t>
      </w:r>
    </w:p>
    <w:p w14:paraId="365A1453" w14:textId="77777777" w:rsidR="00F12B99" w:rsidRPr="00F12B99" w:rsidRDefault="00F12B99" w:rsidP="00F12B99">
      <w:pPr>
        <w:pStyle w:val="EndNoteBibliography"/>
        <w:spacing w:after="0"/>
      </w:pPr>
      <w:r w:rsidRPr="00CD1184">
        <w:rPr>
          <w:lang w:val="nl-NL"/>
        </w:rPr>
        <w:t>46.</w:t>
      </w:r>
      <w:r w:rsidRPr="00CD1184">
        <w:rPr>
          <w:lang w:val="nl-NL"/>
        </w:rPr>
        <w:tab/>
        <w:t xml:space="preserve">Galipeau HJ, Wiepjes M, Motta J-P, Schulz JD, Jury J, Natividad JM, et al. </w:t>
      </w:r>
      <w:r w:rsidRPr="00F12B99">
        <w:t>Novel role of the serine protease inhibitor elafin in gluten-related disorders. The American journal of gastroenterology. 2014;109(5):748-56.</w:t>
      </w:r>
    </w:p>
    <w:p w14:paraId="1602E457" w14:textId="77777777" w:rsidR="00F12B99" w:rsidRPr="00F12B99" w:rsidRDefault="00F12B99" w:rsidP="00F12B99">
      <w:pPr>
        <w:pStyle w:val="EndNoteBibliography"/>
        <w:spacing w:after="0"/>
      </w:pPr>
      <w:r w:rsidRPr="00F12B99">
        <w:t>47.</w:t>
      </w:r>
      <w:r w:rsidRPr="00F12B99">
        <w:tab/>
        <w:t>Gessendorfer B, Koehler P, Wieser H. Preparation and characterization of enzymatically hydrolyzed prolamins from wheat, rye, and barley as references for the immunochemical quantitation of partially hydrolyzed gluten. Analytical and bioanalytical chemistry. 2009;395(6):1721.</w:t>
      </w:r>
    </w:p>
    <w:p w14:paraId="4D471655" w14:textId="77777777" w:rsidR="00F12B99" w:rsidRPr="00F12B99" w:rsidRDefault="00F12B99" w:rsidP="00F12B99">
      <w:pPr>
        <w:pStyle w:val="EndNoteBibliography"/>
        <w:spacing w:after="0"/>
      </w:pPr>
      <w:r w:rsidRPr="00F12B99">
        <w:t>48.</w:t>
      </w:r>
      <w:r w:rsidRPr="00F12B99">
        <w:tab/>
        <w:t>Ghazzawi Y, Rubio-Tapia A, Murray JA, Absah I. Mucosal healing in children with treated celiac disease. Journal of pediatric gastroenterology and nutrition. 2014;59(2):229-31.</w:t>
      </w:r>
    </w:p>
    <w:p w14:paraId="04830FB3" w14:textId="77777777" w:rsidR="00F12B99" w:rsidRPr="00F12B99" w:rsidRDefault="00F12B99" w:rsidP="00F12B99">
      <w:pPr>
        <w:pStyle w:val="EndNoteBibliography"/>
        <w:spacing w:after="0"/>
      </w:pPr>
      <w:r w:rsidRPr="00F12B99">
        <w:t>49.</w:t>
      </w:r>
      <w:r w:rsidRPr="00F12B99">
        <w:tab/>
        <w:t>Gobbetti M, Pontonio E, Filannino P, Rizzello CG, De Angelis M, Di Cagno R. How to improve the gluten-free diet: The state of the art from a food science perspective. Food Research International. 2017.</w:t>
      </w:r>
    </w:p>
    <w:p w14:paraId="22B482D3" w14:textId="77777777" w:rsidR="00F12B99" w:rsidRPr="00F12B99" w:rsidRDefault="00F12B99" w:rsidP="00F12B99">
      <w:pPr>
        <w:pStyle w:val="EndNoteBibliography"/>
        <w:spacing w:after="0"/>
      </w:pPr>
      <w:r w:rsidRPr="00F12B99">
        <w:t>50.</w:t>
      </w:r>
      <w:r w:rsidRPr="00F12B99">
        <w:tab/>
        <w:t>Grace-Farfaglia P. Gluten and the Gut-Microbiota-Brain Axis: A Disturbance in the Force. EC Nutrition. 2015;1:236-8.</w:t>
      </w:r>
    </w:p>
    <w:p w14:paraId="78E5481D" w14:textId="77777777" w:rsidR="00F12B99" w:rsidRPr="00F12B99" w:rsidRDefault="00F12B99" w:rsidP="00F12B99">
      <w:pPr>
        <w:pStyle w:val="EndNoteBibliography"/>
        <w:spacing w:after="0"/>
      </w:pPr>
      <w:r w:rsidRPr="00F12B99">
        <w:t>51.</w:t>
      </w:r>
      <w:r w:rsidRPr="00F12B99">
        <w:tab/>
        <w:t>Greco L, Gobbetti M, Auricchio R, Di Mase R, Landolfo F, Paparo F, et al. Safety for patients with celiac disease of baked goods made of wheat flour hydrolyzed during food processing. Clinical Gastroenterology and Hepatology. 2011;9(1):24-9.</w:t>
      </w:r>
    </w:p>
    <w:p w14:paraId="6900BB11" w14:textId="77777777" w:rsidR="00F12B99" w:rsidRPr="00F12B99" w:rsidRDefault="00F12B99" w:rsidP="00F12B99">
      <w:pPr>
        <w:pStyle w:val="EndNoteBibliography"/>
        <w:spacing w:after="0"/>
      </w:pPr>
      <w:r w:rsidRPr="00F12B99">
        <w:lastRenderedPageBreak/>
        <w:t>52.</w:t>
      </w:r>
      <w:r w:rsidRPr="00F12B99">
        <w:tab/>
        <w:t>Herfarth HH, Martin CF, Sandler RS, Kappelman MD, Long MD. Prevalence of a gluten free diet and improvement of clinical symptoms in patients with inflammatory bowel diseases. Inflammatory bowel diseases. 2014;20(7):1194.</w:t>
      </w:r>
    </w:p>
    <w:p w14:paraId="3B87B3D0" w14:textId="77777777" w:rsidR="00F12B99" w:rsidRPr="00F12B99" w:rsidRDefault="00F12B99" w:rsidP="00F12B99">
      <w:pPr>
        <w:pStyle w:val="EndNoteBibliography"/>
        <w:spacing w:after="0"/>
      </w:pPr>
      <w:r w:rsidRPr="00F12B99">
        <w:t>53.</w:t>
      </w:r>
      <w:r w:rsidRPr="00F12B99">
        <w:tab/>
        <w:t>Högberg L, Laurin P, Fälth-Magnusson K, Grant C, Grodzinsky E, Jansson G, et al. Oats to children with newly diagnosed coeliac disease: a randomised double blind study. Gut. 2004;53(5):649-54.</w:t>
      </w:r>
    </w:p>
    <w:p w14:paraId="43917C56" w14:textId="77777777" w:rsidR="00F12B99" w:rsidRPr="00F12B99" w:rsidRDefault="00F12B99" w:rsidP="00F12B99">
      <w:pPr>
        <w:pStyle w:val="EndNoteBibliography"/>
        <w:spacing w:after="0"/>
      </w:pPr>
      <w:r w:rsidRPr="00F12B99">
        <w:t>54.</w:t>
      </w:r>
      <w:r w:rsidRPr="00F12B99">
        <w:tab/>
        <w:t>Hollon J, Puppa EL, Greenwald B, Goldberg E, Guerrerio A, Fasano A. Effect of gliadin on permeability of intestinal biopsy explants from celiac disease patients and patients with non-celiac gluten sensitivity. Nutrients. 2015;7(3):1565-76.</w:t>
      </w:r>
    </w:p>
    <w:p w14:paraId="30B5CA2B" w14:textId="77777777" w:rsidR="00F12B99" w:rsidRPr="00F12B99" w:rsidRDefault="00F12B99" w:rsidP="00F12B99">
      <w:pPr>
        <w:pStyle w:val="EndNoteBibliography"/>
        <w:spacing w:after="0"/>
      </w:pPr>
      <w:r w:rsidRPr="00F12B99">
        <w:t>55.</w:t>
      </w:r>
      <w:r w:rsidRPr="00F12B99">
        <w:tab/>
        <w:t>Hollon JR, Cureton PA, Martin ML, Puppa ELL, Fasano A. Trace gluten contamination may play a role in mucosal and clinical recovery in a subgroup of diet-adherent non-responsive celiac disease patients. BMC gastroenterology. 2013;13(1):40.</w:t>
      </w:r>
    </w:p>
    <w:p w14:paraId="4991958A" w14:textId="77777777" w:rsidR="00F12B99" w:rsidRPr="00F12B99" w:rsidRDefault="00F12B99" w:rsidP="00F12B99">
      <w:pPr>
        <w:pStyle w:val="EndNoteBibliography"/>
        <w:spacing w:after="0"/>
      </w:pPr>
      <w:r w:rsidRPr="00F12B99">
        <w:t>56.</w:t>
      </w:r>
      <w:r w:rsidRPr="00F12B99">
        <w:tab/>
        <w:t>Hucl P, Briggs C, Graf RJ, Chibbar RN. Genetic gains in agronomic and selected end-use quality traits over a century of plant breeding of Canada western red spring wheat. Cereal Chemistry. 2015;92(6):537-43.</w:t>
      </w:r>
    </w:p>
    <w:p w14:paraId="29DD6156" w14:textId="77777777" w:rsidR="00F12B99" w:rsidRPr="00F12B99" w:rsidRDefault="00F12B99" w:rsidP="00F12B99">
      <w:pPr>
        <w:pStyle w:val="EndNoteBibliography"/>
        <w:spacing w:after="0"/>
      </w:pPr>
      <w:r w:rsidRPr="00F12B99">
        <w:t>57.</w:t>
      </w:r>
      <w:r w:rsidRPr="00F12B99">
        <w:tab/>
        <w:t>Huebener S, Tanaka CK, Uhde M, Zone JJ, Vensel WH, Kasarda DD, et al. Specific nongluten proteins of wheat are novel target antigens in celiac disease humoral response. Journal of proteome research. 2014;14(1):503-11.</w:t>
      </w:r>
    </w:p>
    <w:p w14:paraId="73EE68E9" w14:textId="77777777" w:rsidR="00F12B99" w:rsidRPr="00F12B99" w:rsidRDefault="00F12B99" w:rsidP="00F12B99">
      <w:pPr>
        <w:pStyle w:val="EndNoteBibliography"/>
        <w:spacing w:after="0"/>
      </w:pPr>
      <w:r w:rsidRPr="00F12B99">
        <w:t>58.</w:t>
      </w:r>
      <w:r w:rsidRPr="00F12B99">
        <w:tab/>
        <w:t>Husby S, Murray J. Non-celiac gluten hypersensitivity: What is all the fuss about? F1000prime reports. 2015;7.</w:t>
      </w:r>
    </w:p>
    <w:p w14:paraId="179C72F4" w14:textId="77777777" w:rsidR="00F12B99" w:rsidRPr="00F12B99" w:rsidRDefault="00F12B99" w:rsidP="00F12B99">
      <w:pPr>
        <w:pStyle w:val="EndNoteBibliography"/>
        <w:spacing w:after="0"/>
      </w:pPr>
      <w:r w:rsidRPr="00F12B99">
        <w:t>59.</w:t>
      </w:r>
      <w:r w:rsidRPr="00F12B99">
        <w:tab/>
        <w:t>Iacomino G, Fierro O, D’Auria S, Picariello G, Ferranti P, Liguori C, et al. Structural analysis and Caco-2 cell permeability of the celiac-toxic A-gliadin peptide 31–55. Journal of agricultural and food chemistry. 2013;61(5):1088-96.</w:t>
      </w:r>
    </w:p>
    <w:p w14:paraId="242732E6" w14:textId="77777777" w:rsidR="00F12B99" w:rsidRPr="00F12B99" w:rsidRDefault="00F12B99" w:rsidP="00F12B99">
      <w:pPr>
        <w:pStyle w:val="EndNoteBibliography"/>
        <w:spacing w:after="0"/>
      </w:pPr>
      <w:r w:rsidRPr="00F12B99">
        <w:t>60.</w:t>
      </w:r>
      <w:r w:rsidRPr="00F12B99">
        <w:tab/>
        <w:t>Ivarsson A, Myléus A, Norström F, van der Pals M, Rosén A, Högberg L, et al. Prevalence of childhood celiac disease and changes in infant feeding. Pediatrics. 2013;131(3):e687-e94.</w:t>
      </w:r>
    </w:p>
    <w:p w14:paraId="3CE0D778" w14:textId="77777777" w:rsidR="00F12B99" w:rsidRPr="00F12B99" w:rsidRDefault="00F12B99" w:rsidP="00F12B99">
      <w:pPr>
        <w:pStyle w:val="EndNoteBibliography"/>
        <w:spacing w:after="0"/>
      </w:pPr>
      <w:r w:rsidRPr="00F12B99">
        <w:t>61.</w:t>
      </w:r>
      <w:r w:rsidRPr="00F12B99">
        <w:tab/>
        <w:t>Jackson FW. Effects of a gluten-free diet on gut microbiota and immune function in healthy adult human subjects–comment by Jackson. British Journal of Nutrition. 2010;104(5):773.</w:t>
      </w:r>
    </w:p>
    <w:p w14:paraId="10162677" w14:textId="77777777" w:rsidR="00F12B99" w:rsidRPr="00F12B99" w:rsidRDefault="00F12B99" w:rsidP="00F12B99">
      <w:pPr>
        <w:pStyle w:val="EndNoteBibliography"/>
        <w:spacing w:after="0"/>
      </w:pPr>
      <w:r w:rsidRPr="00F12B99">
        <w:t>62.</w:t>
      </w:r>
      <w:r w:rsidRPr="00F12B99">
        <w:tab/>
        <w:t>Jamnik J, García-Bailo B, Borchers CH, El-Sohemy A. Gluten Intake is Positively Associated with Plasma α2-Macroglobulin in Young Adults. The Journal of nutrition. 2015;145(6):1256-62.</w:t>
      </w:r>
    </w:p>
    <w:p w14:paraId="53120D3A" w14:textId="77777777" w:rsidR="00F12B99" w:rsidRPr="00F12B99" w:rsidRDefault="00F12B99" w:rsidP="00F12B99">
      <w:pPr>
        <w:pStyle w:val="EndNoteBibliography"/>
        <w:spacing w:after="0"/>
      </w:pPr>
      <w:r w:rsidRPr="00F12B99">
        <w:t>63.</w:t>
      </w:r>
      <w:r w:rsidRPr="00F12B99">
        <w:tab/>
        <w:t>Jerkovic A, Kriegel AM, Bradner JR, Atwell BJ, Roberts TH, Willows RD. Strategic distribution of protective proteins within bran layers of wheat protects the nutrient-rich endosperm. Plant physiology. 2010;152(3):1459-70.</w:t>
      </w:r>
    </w:p>
    <w:p w14:paraId="637A38D0" w14:textId="77777777" w:rsidR="00F12B99" w:rsidRPr="00F12B99" w:rsidRDefault="00F12B99" w:rsidP="00F12B99">
      <w:pPr>
        <w:pStyle w:val="EndNoteBibliography"/>
        <w:spacing w:after="0"/>
      </w:pPr>
      <w:r w:rsidRPr="00F12B99">
        <w:t>64.</w:t>
      </w:r>
      <w:r w:rsidRPr="00F12B99">
        <w:tab/>
        <w:t>Jouanin A, Gilissen LJ, Boyd LA, Cockram J, Leigh FJ, Wallington EJ, et al. Food processing and breeding strategies for coeliac-safe and healthy wheat products. Food Research International. 2017.</w:t>
      </w:r>
    </w:p>
    <w:p w14:paraId="5A75F126" w14:textId="77777777" w:rsidR="00F12B99" w:rsidRPr="00F12B99" w:rsidRDefault="00F12B99" w:rsidP="00F12B99">
      <w:pPr>
        <w:pStyle w:val="EndNoteBibliography"/>
        <w:spacing w:after="0"/>
      </w:pPr>
      <w:r w:rsidRPr="00F12B99">
        <w:t>65.</w:t>
      </w:r>
      <w:r w:rsidRPr="00F12B99">
        <w:tab/>
        <w:t>Junker Y, Zeissig S, Kim S-J, Barisani D, Wieser H, Leffler DA, et al. Wheat amylase trypsin inhibitors drive intestinal inflammation via activation of toll-like receptor 4. Journal of Experimental Medicine. 2012;209(13):2395-408.</w:t>
      </w:r>
    </w:p>
    <w:p w14:paraId="1D885356" w14:textId="77777777" w:rsidR="00F12B99" w:rsidRPr="00F12B99" w:rsidRDefault="00F12B99" w:rsidP="00F12B99">
      <w:pPr>
        <w:pStyle w:val="EndNoteBibliography"/>
        <w:spacing w:after="0"/>
      </w:pPr>
      <w:r w:rsidRPr="00F12B99">
        <w:t>66.</w:t>
      </w:r>
      <w:r w:rsidRPr="00F12B99">
        <w:tab/>
        <w:t>Kanerva P, Brinck O, Sontag-Strohm T, Salovaara H, Loponen J. Deamidation of gluten proteins and peptides decreases the antibody affinity in gluten analysis assays. Journal of cereal science. 2011;53(3):335-9.</w:t>
      </w:r>
    </w:p>
    <w:p w14:paraId="271E48D6" w14:textId="77777777" w:rsidR="00F12B99" w:rsidRPr="00F12B99" w:rsidRDefault="00F12B99" w:rsidP="00F12B99">
      <w:pPr>
        <w:pStyle w:val="EndNoteBibliography"/>
        <w:spacing w:after="0"/>
      </w:pPr>
      <w:r w:rsidRPr="00F12B99">
        <w:lastRenderedPageBreak/>
        <w:t>67.</w:t>
      </w:r>
      <w:r w:rsidRPr="00F12B99">
        <w:tab/>
        <w:t>Kang J, Kang A, Green A, Gwee K, Ho K. Systematic review: worldwide variation in the frequency of coeliac disease and changes over time. Alimentary pharmacology &amp; therapeutics. 2013;38(3):226-45.</w:t>
      </w:r>
    </w:p>
    <w:p w14:paraId="7A6DE93B" w14:textId="77777777" w:rsidR="00F12B99" w:rsidRPr="00F12B99" w:rsidRDefault="00F12B99" w:rsidP="00F12B99">
      <w:pPr>
        <w:pStyle w:val="EndNoteBibliography"/>
        <w:spacing w:after="0"/>
      </w:pPr>
      <w:r w:rsidRPr="00F12B99">
        <w:t>68.</w:t>
      </w:r>
      <w:r w:rsidRPr="00F12B99">
        <w:tab/>
        <w:t>Kasarda DD. Can an increase in celiac disease be attributed to an increase in the gluten content of wheat as a consequence of wheat breeding? Journal of agricultural and food chemistry. 2013;61(6):1155-9.</w:t>
      </w:r>
    </w:p>
    <w:p w14:paraId="506C9D70" w14:textId="77777777" w:rsidR="00F12B99" w:rsidRPr="00F12B99" w:rsidRDefault="00F12B99" w:rsidP="00F12B99">
      <w:pPr>
        <w:pStyle w:val="EndNoteBibliography"/>
        <w:spacing w:after="0"/>
      </w:pPr>
      <w:r w:rsidRPr="00F12B99">
        <w:t>69.</w:t>
      </w:r>
      <w:r w:rsidRPr="00F12B99">
        <w:tab/>
        <w:t>Kautto E, Rydén P, Ivarsson A, Olsson C, Norström F, Högberg L, et al. What happens to food choices when a gluten-free diet is required? A prospective longitudinal population-based study among Swedish adolescent with coeliac disease and their peers. Journal of nutritional science. 2014;3.</w:t>
      </w:r>
    </w:p>
    <w:p w14:paraId="73B08C94" w14:textId="77777777" w:rsidR="00F12B99" w:rsidRPr="00F12B99" w:rsidRDefault="00F12B99" w:rsidP="00F12B99">
      <w:pPr>
        <w:pStyle w:val="EndNoteBibliography"/>
        <w:spacing w:after="0"/>
      </w:pPr>
      <w:r w:rsidRPr="00F12B99">
        <w:t>70.</w:t>
      </w:r>
      <w:r w:rsidRPr="00F12B99">
        <w:tab/>
        <w:t>Khalesi M, Jafari SA, Kiani M, Picarelli A, Borghini R, Sadeghi R, et al. In vitro gluten challenge test for celiac disease diagnosis. Journal of pediatric gastroenterology and nutrition. 2016;62(2):276-83.</w:t>
      </w:r>
    </w:p>
    <w:p w14:paraId="5133DA52" w14:textId="77777777" w:rsidR="00F12B99" w:rsidRPr="00F12B99" w:rsidRDefault="00F12B99" w:rsidP="00F12B99">
      <w:pPr>
        <w:pStyle w:val="EndNoteBibliography"/>
        <w:spacing w:after="0"/>
      </w:pPr>
      <w:r w:rsidRPr="00F12B99">
        <w:t>71.</w:t>
      </w:r>
      <w:r w:rsidRPr="00F12B99">
        <w:tab/>
        <w:t>Kliewer KL, Venter C, Cassin AM, Abonia JP, Aceves SS, Bonis PA, et al. Should wheat, barley, rye, and/or gluten be avoided in a 6-food elimination diet? Journal of Allergy and Clinical Immunology. 2016;137(4):1011-4.</w:t>
      </w:r>
    </w:p>
    <w:p w14:paraId="2C70C264" w14:textId="77777777" w:rsidR="00F12B99" w:rsidRPr="00CD1184" w:rsidRDefault="00F12B99" w:rsidP="00F12B99">
      <w:pPr>
        <w:pStyle w:val="EndNoteBibliography"/>
        <w:spacing w:after="0"/>
        <w:rPr>
          <w:lang w:val="nl-NL"/>
        </w:rPr>
      </w:pPr>
      <w:r w:rsidRPr="00F12B99">
        <w:t>72.</w:t>
      </w:r>
      <w:r w:rsidRPr="00F12B99">
        <w:tab/>
        <w:t xml:space="preserve">Koning d. Celiac Disease. </w:t>
      </w:r>
      <w:r w:rsidRPr="00CD1184">
        <w:rPr>
          <w:lang w:val="nl-NL"/>
        </w:rPr>
        <w:t>In: Centrum LUM, editor.; Brussel2017.</w:t>
      </w:r>
    </w:p>
    <w:p w14:paraId="71737A49" w14:textId="77777777" w:rsidR="00F12B99" w:rsidRPr="00F12B99" w:rsidRDefault="00F12B99" w:rsidP="00F12B99">
      <w:pPr>
        <w:pStyle w:val="EndNoteBibliography"/>
        <w:spacing w:after="0"/>
      </w:pPr>
      <w:r w:rsidRPr="00CD1184">
        <w:rPr>
          <w:lang w:val="nl-NL"/>
        </w:rPr>
        <w:t>73.</w:t>
      </w:r>
      <w:r w:rsidRPr="00CD1184">
        <w:rPr>
          <w:lang w:val="nl-NL"/>
        </w:rPr>
        <w:tab/>
        <w:t xml:space="preserve">Kooy-Winkelaar YM, Bouwer D, Janssen GM, Thompson A, Brugman MH, Schmitz F, et al. </w:t>
      </w:r>
      <w:r w:rsidRPr="00F12B99">
        <w:t>CD4 T-cell cytokines synergize to induce proliferation of malignant and nonmalignant innate intraepithelial lymphocytes. Proceedings of the National Academy of Sciences. 2017;114(6):E980-E9.</w:t>
      </w:r>
    </w:p>
    <w:p w14:paraId="23F00810" w14:textId="77777777" w:rsidR="00F12B99" w:rsidRPr="00F12B99" w:rsidRDefault="00F12B99" w:rsidP="00F12B99">
      <w:pPr>
        <w:pStyle w:val="EndNoteBibliography"/>
        <w:spacing w:after="0"/>
      </w:pPr>
      <w:r w:rsidRPr="00F12B99">
        <w:t>74.</w:t>
      </w:r>
      <w:r w:rsidRPr="00F12B99">
        <w:tab/>
        <w:t>Kucek LK, Veenstra LD, Amnuaycheewa P, Sorrells ME. A grounded guide to gluten: how modern genotypes and processing impact wheat sensitivity. Comprehensive Reviews in Food Science and Food Safety. 2015;14(3):285-302.</w:t>
      </w:r>
    </w:p>
    <w:p w14:paraId="718C1BC8" w14:textId="77777777" w:rsidR="00F12B99" w:rsidRPr="00F12B99" w:rsidRDefault="00F12B99" w:rsidP="00F12B99">
      <w:pPr>
        <w:pStyle w:val="EndNoteBibliography"/>
        <w:spacing w:after="0"/>
      </w:pPr>
      <w:r w:rsidRPr="00F12B99">
        <w:t>75.</w:t>
      </w:r>
      <w:r w:rsidRPr="00F12B99">
        <w:tab/>
        <w:t>Lamacchia C, Camarca A, Picascia S, Di Luccia A, Gianfrani C. Cereal-based gluten-free food: How to reconcile nutritional and technological properties of wheat proteins with safety for celiac disease patients. Nutrients. 2014;6(2):575-90.</w:t>
      </w:r>
    </w:p>
    <w:p w14:paraId="4860E06A" w14:textId="77777777" w:rsidR="00F12B99" w:rsidRPr="00F12B99" w:rsidRDefault="00F12B99" w:rsidP="00F12B99">
      <w:pPr>
        <w:pStyle w:val="EndNoteBibliography"/>
        <w:spacing w:after="0"/>
      </w:pPr>
      <w:r w:rsidRPr="00F12B99">
        <w:t>76.</w:t>
      </w:r>
      <w:r w:rsidRPr="00F12B99">
        <w:tab/>
        <w:t>Lammers KM, Khandelwal S, Chaudhry F, Kryszak D, Puppa EL, Casolaro V, et al. Identification of a novel immunomodulatory gliadin peptide that causes interleukin‐8 release in a chemokine receptor CXCR3‐dependent manner only in patients with coeliac disease. Immunology. 2011;132(3):432-40.</w:t>
      </w:r>
    </w:p>
    <w:p w14:paraId="3341043A" w14:textId="77777777" w:rsidR="00F12B99" w:rsidRPr="00F12B99" w:rsidRDefault="00F12B99" w:rsidP="00F12B99">
      <w:pPr>
        <w:pStyle w:val="EndNoteBibliography"/>
        <w:spacing w:after="0"/>
      </w:pPr>
      <w:r w:rsidRPr="00F12B99">
        <w:t>77.</w:t>
      </w:r>
      <w:r w:rsidRPr="00F12B99">
        <w:tab/>
        <w:t>Laursen L. Will Europe toast GM wheat for gluten sufferers? : Nature Research; 2016.</w:t>
      </w:r>
    </w:p>
    <w:p w14:paraId="7107E55F" w14:textId="77777777" w:rsidR="00F12B99" w:rsidRPr="00F12B99" w:rsidRDefault="00F12B99" w:rsidP="00F12B99">
      <w:pPr>
        <w:pStyle w:val="EndNoteBibliography"/>
        <w:spacing w:after="0"/>
      </w:pPr>
      <w:r w:rsidRPr="00F12B99">
        <w:t>78.</w:t>
      </w:r>
      <w:r w:rsidRPr="00F12B99">
        <w:tab/>
        <w:t>Lebwohl B, Cao Y, Zong G, Hu FB, Green PH, Neugut AI, et al. Long term gluten consumption in adults without celiac disease and risk of coronary heart disease: prospective cohort study. bmj. 2017;357:j1892.</w:t>
      </w:r>
    </w:p>
    <w:p w14:paraId="6DDCAFC7" w14:textId="77777777" w:rsidR="00F12B99" w:rsidRPr="00F12B99" w:rsidRDefault="00F12B99" w:rsidP="00F12B99">
      <w:pPr>
        <w:pStyle w:val="EndNoteBibliography"/>
        <w:spacing w:after="0"/>
      </w:pPr>
      <w:r w:rsidRPr="00F12B99">
        <w:t>79.</w:t>
      </w:r>
      <w:r w:rsidRPr="00F12B99">
        <w:tab/>
        <w:t>Lebwohl B, Ludvigsson JF, Green PH. State of the Art Review: Celiac disease and non-celiac gluten sensitivity. The BMJ. 2015;351.</w:t>
      </w:r>
    </w:p>
    <w:p w14:paraId="61AF35DF" w14:textId="77777777" w:rsidR="00F12B99" w:rsidRPr="00F12B99" w:rsidRDefault="00F12B99" w:rsidP="00F12B99">
      <w:pPr>
        <w:pStyle w:val="EndNoteBibliography"/>
        <w:spacing w:after="0"/>
      </w:pPr>
      <w:r w:rsidRPr="00F12B99">
        <w:t>80.</w:t>
      </w:r>
      <w:r w:rsidRPr="00F12B99">
        <w:tab/>
        <w:t>Leonard MM, Sapone A, Catassi C, Fasano A. Celiac Disease and Nonceliac Gluten Sensitivity: A Review. Jama. 2017;318(7):647-56.</w:t>
      </w:r>
    </w:p>
    <w:p w14:paraId="4556D5C6" w14:textId="77777777" w:rsidR="00F12B99" w:rsidRPr="00F12B99" w:rsidRDefault="00F12B99" w:rsidP="00F12B99">
      <w:pPr>
        <w:pStyle w:val="EndNoteBibliography"/>
        <w:spacing w:after="0"/>
      </w:pPr>
      <w:r w:rsidRPr="00F12B99">
        <w:t>81.</w:t>
      </w:r>
      <w:r w:rsidRPr="00F12B99">
        <w:tab/>
        <w:t>Lewis N, Scott B. Meta‐analysis: deamidated gliadin peptide antibody and tissue transglutaminase antibody compared as screening tests for coeliac disease. Alimentary pharmacology &amp; therapeutics. 2010;31(1):73-81.</w:t>
      </w:r>
    </w:p>
    <w:p w14:paraId="3F4D764F" w14:textId="77777777" w:rsidR="00F12B99" w:rsidRPr="00F12B99" w:rsidRDefault="00F12B99" w:rsidP="00F12B99">
      <w:pPr>
        <w:pStyle w:val="EndNoteBibliography"/>
        <w:spacing w:after="0"/>
      </w:pPr>
      <w:r w:rsidRPr="00F12B99">
        <w:t>82.</w:t>
      </w:r>
      <w:r w:rsidRPr="00F12B99">
        <w:tab/>
        <w:t>Lionetti E, Gatti S, Pulvirenti A, Catassi C. Celiac disease from a global perspective. Best practice &amp; research Clinical gastroenterology. 2015;29(3):365-79.</w:t>
      </w:r>
    </w:p>
    <w:p w14:paraId="4DDDEBD2" w14:textId="77777777" w:rsidR="00F12B99" w:rsidRPr="00F12B99" w:rsidRDefault="00F12B99" w:rsidP="00F12B99">
      <w:pPr>
        <w:pStyle w:val="EndNoteBibliography"/>
        <w:spacing w:after="0"/>
      </w:pPr>
      <w:r w:rsidRPr="00F12B99">
        <w:lastRenderedPageBreak/>
        <w:t>83.</w:t>
      </w:r>
      <w:r w:rsidRPr="00F12B99">
        <w:tab/>
        <w:t>Liu E, Lee H-S, Aronsson CA, Hagopian WA, Koletzko S, Rewers MJ, et al. Risk of pediatric celiac disease according to HLA haplotype and country. New England Journal of Medicine. 2014;371(1):42-9.</w:t>
      </w:r>
    </w:p>
    <w:p w14:paraId="5B73BCB7" w14:textId="77777777" w:rsidR="00F12B99" w:rsidRPr="00F12B99" w:rsidRDefault="00F12B99" w:rsidP="00F12B99">
      <w:pPr>
        <w:pStyle w:val="EndNoteBibliography"/>
        <w:spacing w:after="0"/>
      </w:pPr>
      <w:r w:rsidRPr="00F12B99">
        <w:t>84.</w:t>
      </w:r>
      <w:r w:rsidRPr="00F12B99">
        <w:tab/>
        <w:t>Lochner N, Pittner F, Wirth M, Gabor F. Wheat germ agglutinin binds to the epidermal growth factor receptor of artificial Caco-2 membranes as detected by silver nanoparticle enhanced fluorescence. Pharmaceutical research. 2003;20(5):833-9.</w:t>
      </w:r>
    </w:p>
    <w:p w14:paraId="0B980BD5" w14:textId="77777777" w:rsidR="00F12B99" w:rsidRPr="00F12B99" w:rsidRDefault="00F12B99" w:rsidP="00F12B99">
      <w:pPr>
        <w:pStyle w:val="EndNoteBibliography"/>
        <w:spacing w:after="0"/>
      </w:pPr>
      <w:r w:rsidRPr="00F12B99">
        <w:t>85.</w:t>
      </w:r>
      <w:r w:rsidRPr="00F12B99">
        <w:tab/>
        <w:t>Longin CFH, Würschum T. Back to the future–tapping into ancient grains for food diversity. Trends in plant science. 2016;21(9):731-7.</w:t>
      </w:r>
    </w:p>
    <w:p w14:paraId="2A8D1E44" w14:textId="77777777" w:rsidR="00F12B99" w:rsidRPr="00F12B99" w:rsidRDefault="00F12B99" w:rsidP="00F12B99">
      <w:pPr>
        <w:pStyle w:val="EndNoteBibliography"/>
        <w:spacing w:after="0"/>
      </w:pPr>
      <w:r w:rsidRPr="00F12B99">
        <w:t>86.</w:t>
      </w:r>
      <w:r w:rsidRPr="00F12B99">
        <w:tab/>
        <w:t>Maglione MA, Okunogbe A, Ewing B, Grant S, Newberry SJ, Motala A, et al. Diagnosis of Celiac Disease. 2016.</w:t>
      </w:r>
    </w:p>
    <w:p w14:paraId="3E3D2758" w14:textId="77777777" w:rsidR="00F12B99" w:rsidRPr="00F12B99" w:rsidRDefault="00F12B99" w:rsidP="00F12B99">
      <w:pPr>
        <w:pStyle w:val="EndNoteBibliography"/>
        <w:spacing w:after="0"/>
      </w:pPr>
      <w:r w:rsidRPr="00F12B99">
        <w:t>87.</w:t>
      </w:r>
      <w:r w:rsidRPr="00F12B99">
        <w:tab/>
        <w:t>Makharia A, Catassi C, Makharia GK. The overlap between irritable bowel syndrome and non-celiac gluten sensitivity: A clinical dilemma. Nutrients. 2015;7(12):10417-26.</w:t>
      </w:r>
    </w:p>
    <w:p w14:paraId="2A13A580" w14:textId="77777777" w:rsidR="00F12B99" w:rsidRPr="00F12B99" w:rsidRDefault="00F12B99" w:rsidP="00F12B99">
      <w:pPr>
        <w:pStyle w:val="EndNoteBibliography"/>
        <w:spacing w:after="0"/>
      </w:pPr>
      <w:r w:rsidRPr="00F12B99">
        <w:t>88.</w:t>
      </w:r>
      <w:r w:rsidRPr="00F12B99">
        <w:tab/>
        <w:t>Mamone G, Camarca A, Fierro O, Sidney J, Mazzarella G, Addeo F, et al. Immunogenic Peptides Can Be Detected in Whole Gluten by Transamidating Highly Susceptible Glutamine Residues: Implication in the Search for Gluten-free Cereals. Journal of agricultural and food chemistry. 2013;61(3):747-54.</w:t>
      </w:r>
    </w:p>
    <w:p w14:paraId="216F1D7F" w14:textId="77777777" w:rsidR="00F12B99" w:rsidRPr="00F12B99" w:rsidRDefault="00F12B99" w:rsidP="00F12B99">
      <w:pPr>
        <w:pStyle w:val="EndNoteBibliography"/>
        <w:spacing w:after="0"/>
      </w:pPr>
      <w:r w:rsidRPr="00F12B99">
        <w:t>89.</w:t>
      </w:r>
      <w:r w:rsidRPr="00F12B99">
        <w:tab/>
        <w:t>Mamone G, Nitride C, Picariello G, Addeo F, Ferranti P, Mackie A. Tracking the fate of pasta (T. Durum semolina) immunogenic proteins by in vitro simulated digestion. Journal of agricultural and food chemistry. 2015;63(10):2660-7.</w:t>
      </w:r>
    </w:p>
    <w:p w14:paraId="0EE4D1A9" w14:textId="77777777" w:rsidR="00F12B99" w:rsidRPr="00F12B99" w:rsidRDefault="00F12B99" w:rsidP="00F12B99">
      <w:pPr>
        <w:pStyle w:val="EndNoteBibliography"/>
        <w:spacing w:after="0"/>
      </w:pPr>
      <w:r w:rsidRPr="00F12B99">
        <w:t>90.</w:t>
      </w:r>
      <w:r w:rsidRPr="00F12B99">
        <w:tab/>
        <w:t>Mamone G, Picariello G, Addeo F, Ferranti P. Proteomic analysis in allergy and intolerance to wheat products. Expert review of proteomics. 2011;8(1):95-115.</w:t>
      </w:r>
    </w:p>
    <w:p w14:paraId="2E8F2463" w14:textId="77777777" w:rsidR="00F12B99" w:rsidRPr="00F12B99" w:rsidRDefault="00F12B99" w:rsidP="00F12B99">
      <w:pPr>
        <w:pStyle w:val="EndNoteBibliography"/>
        <w:spacing w:after="0"/>
      </w:pPr>
      <w:r w:rsidRPr="00F12B99">
        <w:t>91.</w:t>
      </w:r>
      <w:r w:rsidRPr="00F12B99">
        <w:tab/>
        <w:t>Mansueto P, D’Alcamo A, Seidita A, Carroccio A. Food allergy in irritable bowel syndrome: The case of non-celiac wheat sensitivity. World Journal of Gastroenterology: WJG. 2015;21(23):7089.</w:t>
      </w:r>
    </w:p>
    <w:p w14:paraId="6FE0B80D" w14:textId="77777777" w:rsidR="00F12B99" w:rsidRPr="00F12B99" w:rsidRDefault="00F12B99" w:rsidP="00F12B99">
      <w:pPr>
        <w:pStyle w:val="EndNoteBibliography"/>
        <w:spacing w:after="0"/>
      </w:pPr>
      <w:r w:rsidRPr="00F12B99">
        <w:t>92.</w:t>
      </w:r>
      <w:r w:rsidRPr="00F12B99">
        <w:tab/>
        <w:t>Marchesi JR, Adams DH, Fava F, Hermes GD, Hirschfield GM, Hold G, et al. The gut microbiota and host health: a new clinical frontier. Gut. 2015:gutjnl-2015-309990.</w:t>
      </w:r>
    </w:p>
    <w:p w14:paraId="02BE7718" w14:textId="77777777" w:rsidR="00F12B99" w:rsidRPr="00F12B99" w:rsidRDefault="00F12B99" w:rsidP="00F12B99">
      <w:pPr>
        <w:pStyle w:val="EndNoteBibliography"/>
        <w:spacing w:after="0"/>
      </w:pPr>
      <w:r w:rsidRPr="00F12B99">
        <w:t>93.</w:t>
      </w:r>
      <w:r w:rsidRPr="00F12B99">
        <w:tab/>
        <w:t>Marchioni Beery RM, Birk JW. Wheat-related disorders reviewed: making a grain of sense. Expert review of gastroenterology &amp; hepatology. 2015;9(6):851-64.</w:t>
      </w:r>
    </w:p>
    <w:p w14:paraId="699D1B9D" w14:textId="77777777" w:rsidR="00F12B99" w:rsidRPr="00F12B99" w:rsidRDefault="00F12B99" w:rsidP="00F12B99">
      <w:pPr>
        <w:pStyle w:val="EndNoteBibliography"/>
        <w:spacing w:after="0"/>
      </w:pPr>
      <w:r w:rsidRPr="00F12B99">
        <w:t>94.</w:t>
      </w:r>
      <w:r w:rsidRPr="00F12B99">
        <w:tab/>
        <w:t>Mårild K, Morgenthaler TI, Somers VK, Kotagal S, Murray JA, Ludvigsson JF. Increased use of hypnotics in individuals with celiac disease: a nationwide case-control study. BMC gastroenterology. 2015;15(1):10.</w:t>
      </w:r>
    </w:p>
    <w:p w14:paraId="79CB731A" w14:textId="77777777" w:rsidR="00F12B99" w:rsidRPr="00F12B99" w:rsidRDefault="00F12B99" w:rsidP="00F12B99">
      <w:pPr>
        <w:pStyle w:val="EndNoteBibliography"/>
        <w:spacing w:after="0"/>
      </w:pPr>
      <w:r w:rsidRPr="00F12B99">
        <w:t>95.</w:t>
      </w:r>
      <w:r w:rsidRPr="00F12B99">
        <w:tab/>
        <w:t>McNally SL, Donohue MC, Newton KP, Ogletree SP, Conner KK, Ingegneri SE, et al. Can consumers trust web-based information about celiac disease? Accuracy, comprehensiveness, transparency, and readability of information on the internet. Interactive journal of medical research. 2012;1(1).</w:t>
      </w:r>
    </w:p>
    <w:p w14:paraId="1241C132" w14:textId="77777777" w:rsidR="00F12B99" w:rsidRPr="00F12B99" w:rsidRDefault="00F12B99" w:rsidP="00F12B99">
      <w:pPr>
        <w:pStyle w:val="EndNoteBibliography"/>
        <w:spacing w:after="0"/>
      </w:pPr>
      <w:r w:rsidRPr="00F12B99">
        <w:t>96.</w:t>
      </w:r>
      <w:r w:rsidRPr="00F12B99">
        <w:tab/>
        <w:t>Missbach B, Schwingshackl L, Billmann A, Mystek A, Hickelsberger M, Bauer G, et al. Gluten-free food database: the nutritional quality and cost of packaged gluten-free foods. PeerJ. 2015;3:e1337.</w:t>
      </w:r>
    </w:p>
    <w:p w14:paraId="1F62D9E4" w14:textId="77777777" w:rsidR="00F12B99" w:rsidRPr="00F12B99" w:rsidRDefault="00F12B99" w:rsidP="00F12B99">
      <w:pPr>
        <w:pStyle w:val="EndNoteBibliography"/>
        <w:spacing w:after="0"/>
      </w:pPr>
      <w:r w:rsidRPr="00F12B99">
        <w:t>97.</w:t>
      </w:r>
      <w:r w:rsidRPr="00F12B99">
        <w:tab/>
        <w:t>Nelsen Jr DA. Gluten-sensitive enteropathy (celiac disease): more common than you think. American family physician. 2002;66(12):2259-66.</w:t>
      </w:r>
    </w:p>
    <w:p w14:paraId="77295A64" w14:textId="77777777" w:rsidR="00F12B99" w:rsidRPr="00F12B99" w:rsidRDefault="00F12B99" w:rsidP="00F12B99">
      <w:pPr>
        <w:pStyle w:val="EndNoteBibliography"/>
        <w:spacing w:after="0"/>
      </w:pPr>
      <w:r w:rsidRPr="00F12B99">
        <w:t>98.</w:t>
      </w:r>
      <w:r w:rsidRPr="00F12B99">
        <w:tab/>
        <w:t>NICE CfCPa. Coeliac disease: recognition and assessment of coeliac disease. 2009.</w:t>
      </w:r>
    </w:p>
    <w:p w14:paraId="7EACE3D0" w14:textId="77777777" w:rsidR="00F12B99" w:rsidRPr="00F12B99" w:rsidRDefault="00F12B99" w:rsidP="00F12B99">
      <w:pPr>
        <w:pStyle w:val="EndNoteBibliography"/>
        <w:spacing w:after="0"/>
      </w:pPr>
      <w:r w:rsidRPr="00F12B99">
        <w:t>99.</w:t>
      </w:r>
      <w:r w:rsidRPr="00F12B99">
        <w:tab/>
        <w:t>Nickerson KP, McDonald C. Crohn's disease-associated adherent-invasive Escherichia coli adhesion is enhanced by exposure to the ubiquitous dietary polysaccharide maltodextrin. PLoS One. 2012;7(12):e52132.</w:t>
      </w:r>
    </w:p>
    <w:p w14:paraId="74D4D7B9" w14:textId="77777777" w:rsidR="00F12B99" w:rsidRPr="00F12B99" w:rsidRDefault="00F12B99" w:rsidP="00F12B99">
      <w:pPr>
        <w:pStyle w:val="EndNoteBibliography"/>
        <w:spacing w:after="0"/>
      </w:pPr>
      <w:r w:rsidRPr="00F12B99">
        <w:t>100.</w:t>
      </w:r>
      <w:r w:rsidRPr="00F12B99">
        <w:tab/>
        <w:t>Nijeboer P, Bontkes HJ, Mulder CJ, Bouma G. Non-celiac gluten sensitivity. Is it in the gluten or the grain? Journal of Gastrointestinal &amp; Liver Diseases. 2013;22(4).</w:t>
      </w:r>
    </w:p>
    <w:p w14:paraId="46DA4412" w14:textId="77777777" w:rsidR="00F12B99" w:rsidRPr="00F12B99" w:rsidRDefault="00F12B99" w:rsidP="00F12B99">
      <w:pPr>
        <w:pStyle w:val="EndNoteBibliography"/>
        <w:spacing w:after="0"/>
      </w:pPr>
      <w:r w:rsidRPr="00F12B99">
        <w:lastRenderedPageBreak/>
        <w:t>101.</w:t>
      </w:r>
      <w:r w:rsidRPr="00F12B99">
        <w:tab/>
        <w:t>Norton F. CRUDE GLUTEN. Journal of the American Chemical Society. 1906;28(1):8-25.</w:t>
      </w:r>
    </w:p>
    <w:p w14:paraId="7941DC73" w14:textId="77777777" w:rsidR="00F12B99" w:rsidRPr="00F12B99" w:rsidRDefault="00F12B99" w:rsidP="00F12B99">
      <w:pPr>
        <w:pStyle w:val="EndNoteBibliography"/>
        <w:spacing w:after="0"/>
      </w:pPr>
      <w:r w:rsidRPr="00F12B99">
        <w:t>102.</w:t>
      </w:r>
      <w:r w:rsidRPr="00F12B99">
        <w:tab/>
        <w:t>Olivares M, Neef A, Castillejo G, De Palma G, Varea V, Capilla A, et al. The HLA-DQ2 genotype selects for early intestinal microbiota composition in infants at high risk of developing coeliac disease. Gut. 2014:gutjnl-2014-306931.</w:t>
      </w:r>
    </w:p>
    <w:p w14:paraId="30978AF5" w14:textId="77777777" w:rsidR="00F12B99" w:rsidRPr="00F12B99" w:rsidRDefault="00F12B99" w:rsidP="00F12B99">
      <w:pPr>
        <w:pStyle w:val="EndNoteBibliography"/>
        <w:spacing w:after="0"/>
      </w:pPr>
      <w:r w:rsidRPr="00F12B99">
        <w:t>103.</w:t>
      </w:r>
      <w:r w:rsidRPr="00F12B99">
        <w:tab/>
        <w:t>Ontiveros N, Hardy M, Cabrera-Chavez F. Assessing of celiac disease and nonceliac gluten sensitivity. Gastroenterology research and practice. 2015;2015.</w:t>
      </w:r>
    </w:p>
    <w:p w14:paraId="52891B60" w14:textId="77777777" w:rsidR="00F12B99" w:rsidRPr="00F12B99" w:rsidRDefault="00F12B99" w:rsidP="00F12B99">
      <w:pPr>
        <w:pStyle w:val="EndNoteBibliography"/>
        <w:spacing w:after="0"/>
      </w:pPr>
      <w:r w:rsidRPr="00F12B99">
        <w:t>104.</w:t>
      </w:r>
      <w:r w:rsidRPr="00F12B99">
        <w:tab/>
        <w:t>Oyarzabal NA, de Vallejo OVB, Belar NB, Berasategui MTA, Areso NL, Bartolomé B. Chronic Urticaria Due to Allergy to Wheat Alpha-Amylase Inhibitor Proteins. Case Reports in Clinical Medicine. 2016;5(04):130.</w:t>
      </w:r>
    </w:p>
    <w:p w14:paraId="2DF6F5B6" w14:textId="77777777" w:rsidR="00F12B99" w:rsidRPr="00F12B99" w:rsidRDefault="00F12B99" w:rsidP="00F12B99">
      <w:pPr>
        <w:pStyle w:val="EndNoteBibliography"/>
        <w:spacing w:after="0"/>
      </w:pPr>
      <w:r w:rsidRPr="00F12B99">
        <w:t>105.</w:t>
      </w:r>
      <w:r w:rsidRPr="00F12B99">
        <w:tab/>
        <w:t>Pagliari D, Urgesi R, Frosali S, Riccioni M, Newton E, Landolfi R, et al. The interaction among microbiota, immunity, and genetic and dietary factors is the condicio sine qua non celiac disease can develop. Journal of immunology research. 2015;2015.</w:t>
      </w:r>
    </w:p>
    <w:p w14:paraId="1DB3DBE4" w14:textId="77777777" w:rsidR="00F12B99" w:rsidRPr="00F12B99" w:rsidRDefault="00F12B99" w:rsidP="00F12B99">
      <w:pPr>
        <w:pStyle w:val="EndNoteBibliography"/>
        <w:spacing w:after="0"/>
      </w:pPr>
      <w:r w:rsidRPr="00F12B99">
        <w:t>106.</w:t>
      </w:r>
      <w:r w:rsidRPr="00F12B99">
        <w:tab/>
        <w:t>Pasha I, Saeed F, Sultan MT, Batool R, Aziz M, Ahmed W. Wheat Allergy and Intolerence; Recent Updates and Perspectives. Critical reviews in food science and nutrition. 2016;56(1):13-24.</w:t>
      </w:r>
    </w:p>
    <w:p w14:paraId="6D5E7760" w14:textId="77777777" w:rsidR="00F12B99" w:rsidRPr="00F12B99" w:rsidRDefault="00F12B99" w:rsidP="00F12B99">
      <w:pPr>
        <w:pStyle w:val="EndNoteBibliography"/>
        <w:spacing w:after="0"/>
      </w:pPr>
      <w:r w:rsidRPr="00F12B99">
        <w:t>107.</w:t>
      </w:r>
      <w:r w:rsidRPr="00F12B99">
        <w:tab/>
        <w:t>Picariello G, Mamone G, Cutignano A, Fontana A, Zurlo L, Addeo F, et al. Proteomics, peptidomics, and immunogenic potential of wheat beer (Weissbier). Journal of agricultural and food chemistry. 2015;63(13):3579-86.</w:t>
      </w:r>
    </w:p>
    <w:p w14:paraId="0475CE88" w14:textId="77777777" w:rsidR="00F12B99" w:rsidRPr="00F12B99" w:rsidRDefault="00F12B99" w:rsidP="00F12B99">
      <w:pPr>
        <w:pStyle w:val="EndNoteBibliography"/>
        <w:spacing w:after="0"/>
      </w:pPr>
      <w:r w:rsidRPr="00F12B99">
        <w:t>108.</w:t>
      </w:r>
      <w:r w:rsidRPr="00F12B99">
        <w:tab/>
        <w:t>Picascia S, Mandile R, Auricchio R, Troncone R, Gianfrani C. Gliadin-specific T-cells mobilized in the peripheral blood of coeliac patients by short oral gluten challenge: clinical applications. Nutrients. 2015;7(12):10020-31.</w:t>
      </w:r>
    </w:p>
    <w:p w14:paraId="72C995C3" w14:textId="77777777" w:rsidR="00F12B99" w:rsidRPr="00F12B99" w:rsidRDefault="00F12B99" w:rsidP="00F12B99">
      <w:pPr>
        <w:pStyle w:val="EndNoteBibliography"/>
        <w:spacing w:after="0"/>
      </w:pPr>
      <w:r w:rsidRPr="00F12B99">
        <w:t>109.</w:t>
      </w:r>
      <w:r w:rsidRPr="00F12B99">
        <w:tab/>
        <w:t>Pinto-Sánchez MI, Causada-Calo N, Bercik P, Ford AC, Murray JA, Armstrong D, et al. Safety of Adding Oats to a Gluten-free Diet for Patients with Celiac Disease: Systematic Review and Meta-analysis of Clinical and Observational Studies. Gastroenterology. 2017.</w:t>
      </w:r>
    </w:p>
    <w:p w14:paraId="59732893" w14:textId="77777777" w:rsidR="00F12B99" w:rsidRPr="00F12B99" w:rsidRDefault="00F12B99" w:rsidP="00F12B99">
      <w:pPr>
        <w:pStyle w:val="EndNoteBibliography"/>
        <w:spacing w:after="0"/>
      </w:pPr>
      <w:r w:rsidRPr="00F12B99">
        <w:t>110.</w:t>
      </w:r>
      <w:r w:rsidRPr="00F12B99">
        <w:tab/>
        <w:t>Polanco I. Celiac disease. Journal of pediatric gastroenterology and nutrition. 2008;47:S3-S6.</w:t>
      </w:r>
    </w:p>
    <w:p w14:paraId="6617EE8C" w14:textId="77777777" w:rsidR="00F12B99" w:rsidRPr="00F12B99" w:rsidRDefault="00F12B99" w:rsidP="00F12B99">
      <w:pPr>
        <w:pStyle w:val="EndNoteBibliography"/>
        <w:spacing w:after="0"/>
      </w:pPr>
      <w:r w:rsidRPr="00F12B99">
        <w:t>111.</w:t>
      </w:r>
      <w:r w:rsidRPr="00F12B99">
        <w:tab/>
        <w:t>Pontieri P, Mamone G, De Caro S, Tuinstra MR, Roemer E, Okot J, et al. Sorghum, a healthy and gluten-free food for celiac patients as demonstrated by genome, biochemical, and immunochemical analyses. Journal of agricultural and food chemistry. 2013;61(10):2565-71.</w:t>
      </w:r>
    </w:p>
    <w:p w14:paraId="645D84AF" w14:textId="77777777" w:rsidR="00F12B99" w:rsidRPr="00F12B99" w:rsidRDefault="00F12B99" w:rsidP="00F12B99">
      <w:pPr>
        <w:pStyle w:val="EndNoteBibliography"/>
        <w:spacing w:after="0"/>
      </w:pPr>
      <w:r w:rsidRPr="00F12B99">
        <w:t>112.</w:t>
      </w:r>
      <w:r w:rsidRPr="00F12B99">
        <w:tab/>
        <w:t>Pruimboom L, de Punder K. The opioid effects of gluten exorphins: asymptomatic celiac disease. Journal of Health, Population and Nutrition. 2015;33(1):24.</w:t>
      </w:r>
    </w:p>
    <w:p w14:paraId="459391F5" w14:textId="77777777" w:rsidR="00F12B99" w:rsidRPr="00F12B99" w:rsidRDefault="00F12B99" w:rsidP="00F12B99">
      <w:pPr>
        <w:pStyle w:val="EndNoteBibliography"/>
        <w:spacing w:after="0"/>
      </w:pPr>
      <w:r w:rsidRPr="00F12B99">
        <w:t>113.</w:t>
      </w:r>
      <w:r w:rsidRPr="00F12B99">
        <w:tab/>
        <w:t>Pusztai A, Ewen S, Grant G, Brown DS, Stewart J, Peumans W, et al. Antinutritive effects of wheat-germ agglutinin and other N-acetylglucosamine-specific lectins. British Journal of Nutrition. 1993;70(1):313-21.</w:t>
      </w:r>
    </w:p>
    <w:p w14:paraId="16F1963E" w14:textId="77777777" w:rsidR="00F12B99" w:rsidRPr="00F12B99" w:rsidRDefault="00F12B99" w:rsidP="00F12B99">
      <w:pPr>
        <w:pStyle w:val="EndNoteBibliography"/>
        <w:spacing w:after="0"/>
      </w:pPr>
      <w:r w:rsidRPr="00F12B99">
        <w:t>114.</w:t>
      </w:r>
      <w:r w:rsidRPr="00F12B99">
        <w:tab/>
        <w:t>Rachid R, Chatila TA. The role of the gut microbiota in food allergy. Current opinion in pediatrics. 2016;28(6):748-53.</w:t>
      </w:r>
    </w:p>
    <w:p w14:paraId="0ECE6A05" w14:textId="77777777" w:rsidR="00F12B99" w:rsidRPr="00F12B99" w:rsidRDefault="00F12B99" w:rsidP="00F12B99">
      <w:pPr>
        <w:pStyle w:val="EndNoteBibliography"/>
        <w:spacing w:after="0"/>
      </w:pPr>
      <w:r w:rsidRPr="00F12B99">
        <w:t>115.</w:t>
      </w:r>
      <w:r w:rsidRPr="00F12B99">
        <w:tab/>
        <w:t>Rallabhandi P, Sharma GM, Pereira M, Williams KM. Immunological characterization of the gluten fractions and their hydrolysates from wheat, rye and barley. Journal of agricultural and food chemistry. 2015;63(6):1825-32.</w:t>
      </w:r>
    </w:p>
    <w:p w14:paraId="1B1ECCD7" w14:textId="77777777" w:rsidR="00F12B99" w:rsidRPr="00F12B99" w:rsidRDefault="00F12B99" w:rsidP="00F12B99">
      <w:pPr>
        <w:pStyle w:val="EndNoteBibliography"/>
        <w:spacing w:after="0"/>
      </w:pPr>
      <w:r w:rsidRPr="00F12B99">
        <w:t>116.</w:t>
      </w:r>
      <w:r w:rsidRPr="00F12B99">
        <w:tab/>
        <w:t>Rangan P, Furtado A, Henry RJ. New evidence for grain specific C4 photosynthesis in wheat. Scientific reports. 2016;6:31721.</w:t>
      </w:r>
    </w:p>
    <w:p w14:paraId="76C8B4FF" w14:textId="77777777" w:rsidR="00F12B99" w:rsidRPr="00F12B99" w:rsidRDefault="00F12B99" w:rsidP="00F12B99">
      <w:pPr>
        <w:pStyle w:val="EndNoteBibliography"/>
        <w:spacing w:after="0"/>
      </w:pPr>
      <w:r w:rsidRPr="00F12B99">
        <w:t>117.</w:t>
      </w:r>
      <w:r w:rsidRPr="00F12B99">
        <w:tab/>
        <w:t>Rashid M, Butzner D, Burrows V, Zarkadas M, Case S, Molloy M, et al. Consumption of pure oats by individuals with celiac disease: a position statement by the Canadian Celiac Association. Canadian Journal of Gastroenterology and Hepatology. 2007;21(10):649-51.</w:t>
      </w:r>
    </w:p>
    <w:p w14:paraId="4870653F" w14:textId="77777777" w:rsidR="00F12B99" w:rsidRPr="00F12B99" w:rsidRDefault="00F12B99" w:rsidP="00F12B99">
      <w:pPr>
        <w:pStyle w:val="EndNoteBibliography"/>
        <w:spacing w:after="0"/>
      </w:pPr>
      <w:r w:rsidRPr="00F12B99">
        <w:lastRenderedPageBreak/>
        <w:t>118.</w:t>
      </w:r>
      <w:r w:rsidRPr="00F12B99">
        <w:tab/>
        <w:t>Ribeiro M, Nunes FM, Guedes S, Domingues P, Silva AM, Carrillo JM, et al. Efficient chemo-enzymatic gluten detoxification: reducing toxic epitopes for celiac patients improving functional properties. Scientific reports. 2015;5:18041.</w:t>
      </w:r>
    </w:p>
    <w:p w14:paraId="48D43BC2" w14:textId="77777777" w:rsidR="00F12B99" w:rsidRPr="00F12B99" w:rsidRDefault="00F12B99" w:rsidP="00F12B99">
      <w:pPr>
        <w:pStyle w:val="EndNoteBibliography"/>
        <w:spacing w:after="0"/>
      </w:pPr>
      <w:r w:rsidRPr="00F12B99">
        <w:t>119.</w:t>
      </w:r>
      <w:r w:rsidRPr="00F12B99">
        <w:tab/>
        <w:t>Ribeiro M, Rodriguez-Quijano M, Nunes FM, Carrillo JM, Branlard G, Igrejas G. New insights into wheat toxicity: Breeding did not seem to contribute to a prevalence of potential celiac disease’s immunostimulatory epitopes. Food chemistry. 2016;213:8-18.</w:t>
      </w:r>
    </w:p>
    <w:p w14:paraId="5FC9F089" w14:textId="77777777" w:rsidR="00F12B99" w:rsidRPr="00F12B99" w:rsidRDefault="00F12B99" w:rsidP="00F12B99">
      <w:pPr>
        <w:pStyle w:val="EndNoteBibliography"/>
        <w:spacing w:after="0"/>
      </w:pPr>
      <w:r w:rsidRPr="00F12B99">
        <w:t>120.</w:t>
      </w:r>
      <w:r w:rsidRPr="00F12B99">
        <w:tab/>
        <w:t>Riezzo G, Ferreri C, Orlando A, Martulli M, D'Attoma B, Russo F. Lipidomic analysis of fatty acids in erythrocytes of coeliac patients before and after a gluten-free diet intervention: a comparison with healthy subjects. British Journal of Nutrition. 2014;112(11):1787-96.</w:t>
      </w:r>
    </w:p>
    <w:p w14:paraId="5ED063A0" w14:textId="77777777" w:rsidR="00F12B99" w:rsidRPr="00F12B99" w:rsidRDefault="00F12B99" w:rsidP="00F12B99">
      <w:pPr>
        <w:pStyle w:val="EndNoteBibliography"/>
        <w:spacing w:after="0"/>
      </w:pPr>
      <w:r w:rsidRPr="00F12B99">
        <w:t>121.</w:t>
      </w:r>
      <w:r w:rsidRPr="00F12B99">
        <w:tab/>
        <w:t>Rizzello CG, De Angelis M, Coda R, Gobbetti M. Use of selected sourdough lactic acid bacteria to hydrolyze wheat and rye proteins responsible for cereal allergy. European Food Research and Technology. 2006;223(3):405-11.</w:t>
      </w:r>
    </w:p>
    <w:p w14:paraId="22AEDB17" w14:textId="77777777" w:rsidR="00F12B99" w:rsidRPr="00CD1184" w:rsidRDefault="00F12B99" w:rsidP="00F12B99">
      <w:pPr>
        <w:pStyle w:val="EndNoteBibliography"/>
        <w:spacing w:after="0"/>
        <w:rPr>
          <w:lang w:val="nl-NL"/>
        </w:rPr>
      </w:pPr>
      <w:r w:rsidRPr="00F12B99">
        <w:t>122.</w:t>
      </w:r>
      <w:r w:rsidRPr="00F12B99">
        <w:tab/>
        <w:t xml:space="preserve">Rosinach M, Fernández-Bañares F, Carrasco A, Ibarra M, Temiño R, Salas A, et al. Double-blind randomized clinical trial: gluten versus placebo rechallenge in patients with lymphocytic enteritis and suspected celiac disease. </w:t>
      </w:r>
      <w:r w:rsidRPr="00CD1184">
        <w:rPr>
          <w:lang w:val="nl-NL"/>
        </w:rPr>
        <w:t>PloS one. 2016;11(7):e0157879.</w:t>
      </w:r>
    </w:p>
    <w:p w14:paraId="58CD687A" w14:textId="77777777" w:rsidR="00F12B99" w:rsidRPr="00F12B99" w:rsidRDefault="00F12B99" w:rsidP="00F12B99">
      <w:pPr>
        <w:pStyle w:val="EndNoteBibliography"/>
        <w:spacing w:after="0"/>
      </w:pPr>
      <w:r w:rsidRPr="00CD1184">
        <w:rPr>
          <w:lang w:val="nl-NL"/>
        </w:rPr>
        <w:t>123.</w:t>
      </w:r>
      <w:r w:rsidRPr="00CD1184">
        <w:rPr>
          <w:lang w:val="nl-NL"/>
        </w:rPr>
        <w:tab/>
        <w:t xml:space="preserve">Salentijn EM, Esselink DG, Goryunova SV, van der Meer IM, Gilissen LJ, Smulders MJ. </w:t>
      </w:r>
      <w:r w:rsidRPr="00F12B99">
        <w:t>Quantitative and qualitative differences in celiac disease epitopes among durum wheat varieties identified through deep RNA-amplicon sequencing. BMC genomics. 2013;14(1):905.</w:t>
      </w:r>
    </w:p>
    <w:p w14:paraId="0F9EC8FA" w14:textId="77777777" w:rsidR="00F12B99" w:rsidRPr="00F12B99" w:rsidRDefault="00F12B99" w:rsidP="00F12B99">
      <w:pPr>
        <w:pStyle w:val="EndNoteBibliography"/>
        <w:spacing w:after="0"/>
      </w:pPr>
      <w:r w:rsidRPr="00F12B99">
        <w:t>124.</w:t>
      </w:r>
      <w:r w:rsidRPr="00F12B99">
        <w:tab/>
        <w:t>Samsel A, Seneff S. Glyphosate, pathways to modern diseases II: Celiac sprue and gluten intolerance. Interdisciplinary toxicology. 2013;6(4):159-84.</w:t>
      </w:r>
    </w:p>
    <w:p w14:paraId="26812105" w14:textId="77777777" w:rsidR="00F12B99" w:rsidRPr="00F12B99" w:rsidRDefault="00F12B99" w:rsidP="00F12B99">
      <w:pPr>
        <w:pStyle w:val="EndNoteBibliography"/>
        <w:spacing w:after="0"/>
      </w:pPr>
      <w:r w:rsidRPr="00F12B99">
        <w:t>125.</w:t>
      </w:r>
      <w:r w:rsidRPr="00F12B99">
        <w:tab/>
        <w:t>Sánchez E, Donat E, Ribes-Koninckx C, Fernández-Murga ML, Sanz Y. Duodenal-mucosal bacteria associated with celiac disease in children. Applied and environmental microbiology. 2013;79(18):5472-9.</w:t>
      </w:r>
    </w:p>
    <w:p w14:paraId="22B16F17" w14:textId="77777777" w:rsidR="00F12B99" w:rsidRPr="00F12B99" w:rsidRDefault="00F12B99" w:rsidP="00F12B99">
      <w:pPr>
        <w:pStyle w:val="EndNoteBibliography"/>
        <w:spacing w:after="0"/>
      </w:pPr>
      <w:r w:rsidRPr="00F12B99">
        <w:t>126.</w:t>
      </w:r>
      <w:r w:rsidRPr="00F12B99">
        <w:tab/>
        <w:t>Sanz Y. Microbiome and gluten. Annals of Nutrition and Metabolism. 2015;67(Suppl. 2):27-42.</w:t>
      </w:r>
    </w:p>
    <w:p w14:paraId="6848F5CF" w14:textId="77777777" w:rsidR="00F12B99" w:rsidRPr="00CD1184" w:rsidRDefault="00F12B99" w:rsidP="00F12B99">
      <w:pPr>
        <w:pStyle w:val="EndNoteBibliography"/>
        <w:spacing w:after="0"/>
        <w:rPr>
          <w:lang w:val="nl-NL"/>
        </w:rPr>
      </w:pPr>
      <w:r w:rsidRPr="00F12B99">
        <w:t>127.</w:t>
      </w:r>
      <w:r w:rsidRPr="00F12B99">
        <w:tab/>
        <w:t xml:space="preserve">Scherf KA, Poms RE. Recent developments in analytical methods for tracing gluten. </w:t>
      </w:r>
      <w:r w:rsidRPr="00CD1184">
        <w:rPr>
          <w:lang w:val="nl-NL"/>
        </w:rPr>
        <w:t>Journal of Cereal Science. 2016;67:112-22.</w:t>
      </w:r>
    </w:p>
    <w:p w14:paraId="5BDF0B08" w14:textId="77777777" w:rsidR="00F12B99" w:rsidRPr="00F12B99" w:rsidRDefault="00F12B99" w:rsidP="00F12B99">
      <w:pPr>
        <w:pStyle w:val="EndNoteBibliography"/>
        <w:spacing w:after="0"/>
      </w:pPr>
      <w:r w:rsidRPr="00CD1184">
        <w:rPr>
          <w:lang w:val="nl-NL"/>
        </w:rPr>
        <w:t>128.</w:t>
      </w:r>
      <w:r w:rsidRPr="00CD1184">
        <w:rPr>
          <w:lang w:val="nl-NL"/>
        </w:rPr>
        <w:tab/>
        <w:t xml:space="preserve">Schuppan D. Zöliakie. Bundesgesundheitsblatt-Gesundheitsforschung-Gesundheitsschutz. </w:t>
      </w:r>
      <w:r w:rsidRPr="00F12B99">
        <w:t>2016;59(7):827-35.</w:t>
      </w:r>
    </w:p>
    <w:p w14:paraId="14A02147" w14:textId="77777777" w:rsidR="00F12B99" w:rsidRPr="00F12B99" w:rsidRDefault="00F12B99" w:rsidP="00F12B99">
      <w:pPr>
        <w:pStyle w:val="EndNoteBibliography"/>
        <w:spacing w:after="0"/>
      </w:pPr>
      <w:r w:rsidRPr="00F12B99">
        <w:t>129.</w:t>
      </w:r>
      <w:r w:rsidRPr="00F12B99">
        <w:tab/>
        <w:t>Sellitto M, Bai G, Serena G, Fricke WF, Sturgeon C, Gajer P, et al. Proof of concept of microbiome-metabolome analysis and delayed gluten exposure on celiac disease autoimmunity in genetically at-risk infants. PloS one. 2012;7(3):e33387.</w:t>
      </w:r>
    </w:p>
    <w:p w14:paraId="765B6127" w14:textId="77777777" w:rsidR="00F12B99" w:rsidRPr="00F12B99" w:rsidRDefault="00F12B99" w:rsidP="00F12B99">
      <w:pPr>
        <w:pStyle w:val="EndNoteBibliography"/>
        <w:spacing w:after="0"/>
      </w:pPr>
      <w:r w:rsidRPr="00F12B99">
        <w:t>130.</w:t>
      </w:r>
      <w:r w:rsidRPr="00F12B99">
        <w:tab/>
        <w:t>Serena G, Camhi S, Sturgeon C, Yan S, Fasano A. The role of gluten in celiac disease and type 1 diabetes. Nutrients. 2015;7(9):7143-62.</w:t>
      </w:r>
    </w:p>
    <w:p w14:paraId="7DDB211F" w14:textId="77777777" w:rsidR="00F12B99" w:rsidRPr="00F12B99" w:rsidRDefault="00F12B99" w:rsidP="00F12B99">
      <w:pPr>
        <w:pStyle w:val="EndNoteBibliography"/>
        <w:spacing w:after="0"/>
      </w:pPr>
      <w:r w:rsidRPr="00F12B99">
        <w:t>131.</w:t>
      </w:r>
      <w:r w:rsidRPr="00F12B99">
        <w:tab/>
        <w:t>Sestak K, Thwin H, Dufour J, Aye PP, Liu DX, Moehs CP. The effects of reduced gluten barley diet on humoral and cell-mediated systemic immune responses of gluten-sensitive rhesus macaques. Nutrients. 2015;7(3):1657-71.</w:t>
      </w:r>
    </w:p>
    <w:p w14:paraId="3D49678B" w14:textId="77777777" w:rsidR="00F12B99" w:rsidRPr="00F12B99" w:rsidRDefault="00F12B99" w:rsidP="00F12B99">
      <w:pPr>
        <w:pStyle w:val="EndNoteBibliography"/>
        <w:spacing w:after="0"/>
      </w:pPr>
      <w:r w:rsidRPr="00F12B99">
        <w:t>132.</w:t>
      </w:r>
      <w:r w:rsidRPr="00F12B99">
        <w:tab/>
        <w:t>Severance EG, Prandovszky E, Castiglione J, Yolken RH. Gastroenterology issues in schizophrenia: why the gut matters. Current psychiatry reports. 2015;17(5):27.</w:t>
      </w:r>
    </w:p>
    <w:p w14:paraId="5AB13C3C" w14:textId="77777777" w:rsidR="00F12B99" w:rsidRPr="00F12B99" w:rsidRDefault="00F12B99" w:rsidP="00F12B99">
      <w:pPr>
        <w:pStyle w:val="EndNoteBibliography"/>
        <w:spacing w:after="0"/>
      </w:pPr>
      <w:r w:rsidRPr="00F12B99">
        <w:t>133.</w:t>
      </w:r>
      <w:r w:rsidRPr="00F12B99">
        <w:tab/>
        <w:t>Shahbazkhani B, Sadeghi A, Malekzadeh R, Khatavi F, Etemadi M, Kalantri E, et al. Non-celiac gluten sensitivity has narrowed the spectrum of irritable bowel syndrome: a double-blind randomized placebo-controlled trial. Nutrients. 2015;7(6):4542-54.</w:t>
      </w:r>
    </w:p>
    <w:p w14:paraId="038F0916" w14:textId="77777777" w:rsidR="00F12B99" w:rsidRPr="00F12B99" w:rsidRDefault="00F12B99" w:rsidP="00F12B99">
      <w:pPr>
        <w:pStyle w:val="EndNoteBibliography"/>
        <w:spacing w:after="0"/>
      </w:pPr>
      <w:r w:rsidRPr="00F12B99">
        <w:t>134.</w:t>
      </w:r>
      <w:r w:rsidRPr="00F12B99">
        <w:tab/>
        <w:t>Silano M, Agostoni C, Sanz Y, Guandalini S. Infant feeding and risk of developing celiac disease: a systematic review. BMJ open. 2016;6(1):e009163.</w:t>
      </w:r>
    </w:p>
    <w:p w14:paraId="0B23C54E" w14:textId="77777777" w:rsidR="00F12B99" w:rsidRPr="00F12B99" w:rsidRDefault="00F12B99" w:rsidP="00F12B99">
      <w:pPr>
        <w:pStyle w:val="EndNoteBibliography"/>
        <w:spacing w:after="0"/>
      </w:pPr>
      <w:r w:rsidRPr="00F12B99">
        <w:t>135.</w:t>
      </w:r>
      <w:r w:rsidRPr="00F12B99">
        <w:tab/>
        <w:t>Slot IB, Bremer M, Hamer R, van der Fels-Klerx H. Part of celiac population still at risk despite current gluten thresholds. Trends in Food Science &amp; Technology. 2015;43(2):219-26.</w:t>
      </w:r>
    </w:p>
    <w:p w14:paraId="10799A19" w14:textId="77777777" w:rsidR="00F12B99" w:rsidRPr="00F12B99" w:rsidRDefault="00F12B99" w:rsidP="00F12B99">
      <w:pPr>
        <w:pStyle w:val="EndNoteBibliography"/>
        <w:spacing w:after="0"/>
      </w:pPr>
      <w:r w:rsidRPr="00F12B99">
        <w:lastRenderedPageBreak/>
        <w:t>136.</w:t>
      </w:r>
      <w:r w:rsidRPr="00F12B99">
        <w:tab/>
        <w:t>Sofi F, Whittaker A, Gori AM, Cesari F, Surrenti E, Abbate R, et al. Effect of Triticum turgidum subsp. turanicum wheat on irritable bowel syndrome: a double-blinded randomised dietary intervention trial. British Journal of Nutrition. 2014;111(11):1992-9.</w:t>
      </w:r>
    </w:p>
    <w:p w14:paraId="69A2B384" w14:textId="77777777" w:rsidR="00F12B99" w:rsidRPr="00F12B99" w:rsidRDefault="00F12B99" w:rsidP="00F12B99">
      <w:pPr>
        <w:pStyle w:val="EndNoteBibliography"/>
        <w:spacing w:after="0"/>
      </w:pPr>
      <w:r w:rsidRPr="00F12B99">
        <w:t>137.</w:t>
      </w:r>
      <w:r w:rsidRPr="00F12B99">
        <w:tab/>
        <w:t>Sollid LM, Qiao S-W, Anderson RP, Gianfrani C, Koning F. Nomenclature and listing of celiac disease relevant gluten T-cell epitopes restricted by HLA-DQ molecules. Immunogenetics. 2012;64(6):455-60.</w:t>
      </w:r>
    </w:p>
    <w:p w14:paraId="6DF315D3" w14:textId="77777777" w:rsidR="00F12B99" w:rsidRPr="00F12B99" w:rsidRDefault="00F12B99" w:rsidP="00F12B99">
      <w:pPr>
        <w:pStyle w:val="EndNoteBibliography"/>
        <w:spacing w:after="0"/>
      </w:pPr>
      <w:r w:rsidRPr="00F12B99">
        <w:t>138.</w:t>
      </w:r>
      <w:r w:rsidRPr="00F12B99">
        <w:tab/>
        <w:t>Staudacher HM, Gibson PR. How healthy is a gluten-free diet? The British journal of nutrition. 2015;114(10):1539.</w:t>
      </w:r>
    </w:p>
    <w:p w14:paraId="063D4118" w14:textId="77777777" w:rsidR="00F12B99" w:rsidRPr="00F12B99" w:rsidRDefault="00F12B99" w:rsidP="00F12B99">
      <w:pPr>
        <w:pStyle w:val="EndNoteBibliography"/>
        <w:spacing w:after="0"/>
      </w:pPr>
      <w:r w:rsidRPr="00F12B99">
        <w:t>139.</w:t>
      </w:r>
      <w:r w:rsidRPr="00F12B99">
        <w:tab/>
        <w:t>Størsrud S, Hulthen LR, Lenner RA. Beneficial effects of oats in the gluten-free diet of adults with special reference to nutrient status, symptoms and subjective experiences. British Journal of Nutrition. 2003;90(1):101-7.</w:t>
      </w:r>
    </w:p>
    <w:p w14:paraId="6C8F1647" w14:textId="77777777" w:rsidR="00F12B99" w:rsidRPr="00F12B99" w:rsidRDefault="00F12B99" w:rsidP="00F12B99">
      <w:pPr>
        <w:pStyle w:val="EndNoteBibliography"/>
        <w:spacing w:after="0"/>
      </w:pPr>
      <w:r w:rsidRPr="00F12B99">
        <w:t>140.</w:t>
      </w:r>
      <w:r w:rsidRPr="00F12B99">
        <w:tab/>
        <w:t>Stuknytė M, Maggioni M, Cattaneo S, De Luca P, Fiorilli A, Ferraretto A, et al. Release of wheat gluten exorphins A5 and C5 during in vitro gastrointestinal digestion of bread and pasta and their absorption through an in vitro model of intestinal epithelium. Food Research International. 2015;72:208-14.</w:t>
      </w:r>
    </w:p>
    <w:p w14:paraId="607FC072" w14:textId="77777777" w:rsidR="00F12B99" w:rsidRPr="00F12B99" w:rsidRDefault="00F12B99" w:rsidP="00F12B99">
      <w:pPr>
        <w:pStyle w:val="EndNoteBibliography"/>
        <w:spacing w:after="0"/>
      </w:pPr>
      <w:r w:rsidRPr="00F12B99">
        <w:t>141.</w:t>
      </w:r>
      <w:r w:rsidRPr="00F12B99">
        <w:tab/>
        <w:t>Suchowilska E, Wiwart M, Kandler W, Krska R. A comparison of macro-and microelement concentrations in the whole grain of four Triticum species. Plant soil environ. 2012;58(3):141-7.</w:t>
      </w:r>
    </w:p>
    <w:p w14:paraId="626EC464" w14:textId="77777777" w:rsidR="00F12B99" w:rsidRPr="00F12B99" w:rsidRDefault="00F12B99" w:rsidP="00F12B99">
      <w:pPr>
        <w:pStyle w:val="EndNoteBibliography"/>
        <w:spacing w:after="0"/>
      </w:pPr>
      <w:r w:rsidRPr="00F12B99">
        <w:t>142.</w:t>
      </w:r>
      <w:r w:rsidRPr="00F12B99">
        <w:tab/>
        <w:t>Šuligoj T, Gregorini A, Colomba M, Ellis HJ, Ciclitira PJ. Evaluation of the safety of ancient strains of wheat in coeliac disease reveals heterogeneous small intestinal T cell responses suggestive of coeliac toxicity. Clinical nutrition. 2013;32(6):1043-9.</w:t>
      </w:r>
    </w:p>
    <w:p w14:paraId="1A69F4F2" w14:textId="77777777" w:rsidR="00F12B99" w:rsidRPr="00F12B99" w:rsidRDefault="00F12B99" w:rsidP="00F12B99">
      <w:pPr>
        <w:pStyle w:val="EndNoteBibliography"/>
        <w:spacing w:after="0"/>
      </w:pPr>
      <w:r w:rsidRPr="00F12B99">
        <w:t>143.</w:t>
      </w:r>
      <w:r w:rsidRPr="00F12B99">
        <w:tab/>
        <w:t>Sun X, Lu L, Yang R, Li Y, Shan L, Wang Y. Increased Incidence of Thyroid Disease in Patients with Celiac Disease: A Systematic Review and Meta-Analysis. PloS one. 2016;11(12):e0168708.</w:t>
      </w:r>
    </w:p>
    <w:p w14:paraId="632417FD" w14:textId="77777777" w:rsidR="00F12B99" w:rsidRPr="00F12B99" w:rsidRDefault="00F12B99" w:rsidP="00F12B99">
      <w:pPr>
        <w:pStyle w:val="EndNoteBibliography"/>
        <w:spacing w:after="0"/>
      </w:pPr>
      <w:r w:rsidRPr="00F12B99">
        <w:t>144.</w:t>
      </w:r>
      <w:r w:rsidRPr="00F12B99">
        <w:tab/>
        <w:t>Svensson J, Sildorf SM, Pipper CB, Kyvsgaard JN, Bøjstrup J, Pociot FM, et al. Potential beneficial effects of a gluten-free diet in newly diagnosed children with type 1 diabetes: a pilot study. SpringerPlus. 2016;5(1):994.</w:t>
      </w:r>
    </w:p>
    <w:p w14:paraId="2BB513B9" w14:textId="77777777" w:rsidR="00F12B99" w:rsidRPr="00F12B99" w:rsidRDefault="00F12B99" w:rsidP="00F12B99">
      <w:pPr>
        <w:pStyle w:val="EndNoteBibliography"/>
        <w:spacing w:after="0"/>
      </w:pPr>
      <w:r w:rsidRPr="00F12B99">
        <w:t>145.</w:t>
      </w:r>
      <w:r w:rsidRPr="00F12B99">
        <w:tab/>
        <w:t>Tovoli F, Masi C, Guidetti E, Negrini G, Paterini P, Bolondi L. Clinical and diagnostic aspects of gluten related disorders. World Journal of Clinical Cases: WJCC. 2015;3(3):275.</w:t>
      </w:r>
    </w:p>
    <w:p w14:paraId="2B6F346E" w14:textId="77777777" w:rsidR="00F12B99" w:rsidRPr="00F12B99" w:rsidRDefault="00F12B99" w:rsidP="00F12B99">
      <w:pPr>
        <w:pStyle w:val="EndNoteBibliography"/>
        <w:spacing w:after="0"/>
      </w:pPr>
      <w:r w:rsidRPr="00F12B99">
        <w:t>146.</w:t>
      </w:r>
      <w:r w:rsidRPr="00F12B99">
        <w:tab/>
        <w:t>Uhde M, Ajamian M, Caio G, De Giorgio R, Indart A, Green PH, et al. Intestinal cell damage and systemic immune activation in individuals reporting sensitivity to wheat in the absence of coeliac disease. Gut. 2016;65(12):1930-7.</w:t>
      </w:r>
    </w:p>
    <w:p w14:paraId="20582BF3" w14:textId="77777777" w:rsidR="00F12B99" w:rsidRPr="00F12B99" w:rsidRDefault="00F12B99" w:rsidP="00F12B99">
      <w:pPr>
        <w:pStyle w:val="EndNoteBibliography"/>
        <w:spacing w:after="0"/>
      </w:pPr>
      <w:r w:rsidRPr="00F12B99">
        <w:t>147.</w:t>
      </w:r>
      <w:r w:rsidRPr="00F12B99">
        <w:tab/>
        <w:t>Uusitalo U, Lee H-S, Aronsson CA, Yang J, Virtanen SM, Norris J, et al. Gluten consumption during late pregnancy and risk of celiac disease in the offspring: the TEDDY birth cohort. The American journal of clinical nutrition. 2015;102(5):1216-21.</w:t>
      </w:r>
    </w:p>
    <w:p w14:paraId="7378ED14" w14:textId="77777777" w:rsidR="00F12B99" w:rsidRPr="00F12B99" w:rsidRDefault="00F12B99" w:rsidP="00F12B99">
      <w:pPr>
        <w:pStyle w:val="EndNoteBibliography"/>
        <w:spacing w:after="0"/>
      </w:pPr>
      <w:r w:rsidRPr="00F12B99">
        <w:t>148.</w:t>
      </w:r>
      <w:r w:rsidRPr="00F12B99">
        <w:tab/>
        <w:t>Valitutti F, Trovato CM, Montuori M, Cucchiara S. Pediatric Celiac Disease: Follow-Up in the Spotlight. Advances in Nutrition: An International Review Journal. 2017;8(2):356-61.</w:t>
      </w:r>
    </w:p>
    <w:p w14:paraId="5BE0FB7E" w14:textId="77777777" w:rsidR="00F12B99" w:rsidRPr="00F12B99" w:rsidRDefault="00F12B99" w:rsidP="00F12B99">
      <w:pPr>
        <w:pStyle w:val="EndNoteBibliography"/>
        <w:spacing w:after="0"/>
      </w:pPr>
      <w:r w:rsidRPr="00F12B99">
        <w:t>149.</w:t>
      </w:r>
      <w:r w:rsidRPr="00F12B99">
        <w:tab/>
        <w:t>Van den Broeck HC, de Jong HC, Salentijn EM, Dekking L, Bosch D, Hamer RJ, et al. Presence of celiac disease epitopes in modern and old hexaploid wheat varieties: wheat breeding may have contributed to increased prevalence of celiac disease. Theoretical and applied genetics. 2010;121(8):1527-39.</w:t>
      </w:r>
    </w:p>
    <w:p w14:paraId="74917FA5" w14:textId="77777777" w:rsidR="00F12B99" w:rsidRPr="00F12B99" w:rsidRDefault="00F12B99" w:rsidP="00F12B99">
      <w:pPr>
        <w:pStyle w:val="EndNoteBibliography"/>
        <w:spacing w:after="0"/>
      </w:pPr>
      <w:r w:rsidRPr="00F12B99">
        <w:t>150.</w:t>
      </w:r>
      <w:r w:rsidRPr="00F12B99">
        <w:tab/>
        <w:t>Vojdani A, Vojdani E. Gluten and non-gluten proteins of wheat as target antigens in autism, Crohn’s and celiac disease. Journal of Cereal Science. 2017;75:252-60.</w:t>
      </w:r>
    </w:p>
    <w:p w14:paraId="40E17D64" w14:textId="77777777" w:rsidR="00F12B99" w:rsidRPr="00F12B99" w:rsidRDefault="00F12B99" w:rsidP="00F12B99">
      <w:pPr>
        <w:pStyle w:val="EndNoteBibliography"/>
        <w:spacing w:after="0"/>
      </w:pPr>
      <w:r w:rsidRPr="00F12B99">
        <w:t>151.</w:t>
      </w:r>
      <w:r w:rsidRPr="00F12B99">
        <w:tab/>
        <w:t>Volta U, Caio G, Tovoli F, De Giorgio R. Non-celiac gluten sensitivity: questions still to be answered despite increasing awareness. Cellular &amp; molecular immunology. 2013;10(5):383-92.</w:t>
      </w:r>
    </w:p>
    <w:p w14:paraId="611AD44C" w14:textId="77777777" w:rsidR="00F12B99" w:rsidRPr="00F12B99" w:rsidRDefault="00F12B99" w:rsidP="00F12B99">
      <w:pPr>
        <w:pStyle w:val="EndNoteBibliography"/>
        <w:spacing w:after="0"/>
      </w:pPr>
      <w:r w:rsidRPr="00F12B99">
        <w:lastRenderedPageBreak/>
        <w:t>152.</w:t>
      </w:r>
      <w:r w:rsidRPr="00F12B99">
        <w:tab/>
        <w:t>Volta U, Pinto-Sanchez MI, Boschetti E, Caio G, De Giorgio R, Verdu EF. Dietary Triggers in Irritable Bowel Syndrome: Is There a Role for Gluten? Journal of neurogastroenterology and motility. 2016;22(4):547.</w:t>
      </w:r>
    </w:p>
    <w:p w14:paraId="4782A870" w14:textId="22641A43" w:rsidR="00F12B99" w:rsidRPr="00F12B99" w:rsidRDefault="00F12B99" w:rsidP="00F12B99">
      <w:pPr>
        <w:pStyle w:val="EndNoteBibliography"/>
        <w:spacing w:after="0"/>
      </w:pPr>
      <w:r w:rsidRPr="00F12B99">
        <w:t>153.</w:t>
      </w:r>
      <w:r w:rsidRPr="00F12B99">
        <w:tab/>
        <w:t xml:space="preserve">Welsh J. Scientists who found gluten sensitivity evidence have now shown it  doesn't exist 2015 [Available from: </w:t>
      </w:r>
      <w:hyperlink r:id="rId5" w:history="1">
        <w:r w:rsidRPr="00F12B99">
          <w:rPr>
            <w:rStyle w:val="Hyperlink"/>
          </w:rPr>
          <w:t>https://www.sciencealert.com/scientists-who-found-evidence-for-gluten-sensitivity-have-now-shown-it-doesn-t-exist</w:t>
        </w:r>
      </w:hyperlink>
      <w:r w:rsidRPr="00F12B99">
        <w:t>.</w:t>
      </w:r>
    </w:p>
    <w:p w14:paraId="307B44B5" w14:textId="77777777" w:rsidR="00F12B99" w:rsidRPr="00F12B99" w:rsidRDefault="00F12B99" w:rsidP="00F12B99">
      <w:pPr>
        <w:pStyle w:val="EndNoteBibliography"/>
        <w:spacing w:after="0"/>
      </w:pPr>
      <w:r w:rsidRPr="00F12B99">
        <w:t>154.</w:t>
      </w:r>
      <w:r w:rsidRPr="00F12B99">
        <w:tab/>
        <w:t>Yan D, Holt PR. Willem Dicke. Brilliant clinical observer and translational investigator. Discoverer of the toxic cause of celiac disease. Clinical and translational science. 2009;2(6):446-8.</w:t>
      </w:r>
    </w:p>
    <w:p w14:paraId="3B89FFD2" w14:textId="77777777" w:rsidR="00F12B99" w:rsidRPr="00F12B99" w:rsidRDefault="00F12B99" w:rsidP="00F12B99">
      <w:pPr>
        <w:pStyle w:val="EndNoteBibliography"/>
        <w:spacing w:after="0"/>
      </w:pPr>
      <w:r w:rsidRPr="00F12B99">
        <w:t>155.</w:t>
      </w:r>
      <w:r w:rsidRPr="00F12B99">
        <w:tab/>
        <w:t>Zanini B, Baschè R, Ferraresi A, Ricci C, Lanzarotto F, Marullo M, et al. Randomised clinical study: gluten challenge induces symptom recurrence in only a minority of patients who meet clinical criteria for non‐coeliac gluten sensitivity. Alimentary pharmacology &amp; therapeutics. 2015;42(8):968-76.</w:t>
      </w:r>
    </w:p>
    <w:p w14:paraId="2F627CC7" w14:textId="77777777" w:rsidR="00F12B99" w:rsidRPr="00F12B99" w:rsidRDefault="00F12B99" w:rsidP="00F12B99">
      <w:pPr>
        <w:pStyle w:val="EndNoteBibliography"/>
      </w:pPr>
      <w:r w:rsidRPr="00F12B99">
        <w:t>156.</w:t>
      </w:r>
      <w:r w:rsidRPr="00F12B99">
        <w:tab/>
        <w:t>Zevallos VF, Ellis HJ, Šuligoj T, Herencia LI, Ciclitira PJ. Variable activation of immune response by quinoa (Chenopodium quinoa Willd.) prolamins in celiac disease. The American journal of clinical nutrition. 2012;96(2):337-44.</w:t>
      </w:r>
    </w:p>
    <w:p w14:paraId="45E587EC" w14:textId="6D13E5C4" w:rsidR="00F12B99" w:rsidRDefault="00F12B99">
      <w:r>
        <w:fldChar w:fldCharType="end"/>
      </w:r>
    </w:p>
    <w:sectPr w:rsidR="00F12B9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zsapddxerrpse9rzn5ped0z5e2zsxsvrzf&quot;&gt;Endnote_Wow literature gluten&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record-ids&gt;&lt;/item&gt;&lt;/Libraries&gt;"/>
  </w:docVars>
  <w:rsids>
    <w:rsidRoot w:val="00985A29"/>
    <w:rsid w:val="0046686D"/>
    <w:rsid w:val="00985A29"/>
    <w:rsid w:val="00CD1184"/>
    <w:rsid w:val="00D47281"/>
    <w:rsid w:val="00F12B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5867E6"/>
  <w15:chartTrackingRefBased/>
  <w15:docId w15:val="{29621BE9-2E83-4546-A437-7FC7656DBD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4"/>
        <w:szCs w:val="24"/>
        <w:lang w:val="en-US" w:eastAsia="en-US" w:bidi="ar-SA"/>
      </w:rPr>
    </w:rPrDefault>
    <w:pPrDefault>
      <w:pPr>
        <w:spacing w:after="120" w:line="36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D47281"/>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EndNoteBibliographyTitle">
    <w:name w:val="EndNote Bibliography Title"/>
    <w:basedOn w:val="Standaard"/>
    <w:link w:val="EndNoteBibliographyTitleChar"/>
    <w:rsid w:val="00F12B99"/>
    <w:pPr>
      <w:spacing w:after="0"/>
      <w:jc w:val="center"/>
    </w:pPr>
    <w:rPr>
      <w:rFonts w:ascii="Times New Roman" w:hAnsi="Times New Roman" w:cs="Times New Roman"/>
      <w:noProof/>
    </w:rPr>
  </w:style>
  <w:style w:type="character" w:customStyle="1" w:styleId="EndNoteBibliographyTitleChar">
    <w:name w:val="EndNote Bibliography Title Char"/>
    <w:basedOn w:val="Standaardalinea-lettertype"/>
    <w:link w:val="EndNoteBibliographyTitle"/>
    <w:rsid w:val="00F12B99"/>
    <w:rPr>
      <w:rFonts w:ascii="Times New Roman" w:hAnsi="Times New Roman" w:cs="Times New Roman"/>
      <w:noProof/>
    </w:rPr>
  </w:style>
  <w:style w:type="paragraph" w:customStyle="1" w:styleId="EndNoteBibliography">
    <w:name w:val="EndNote Bibliography"/>
    <w:basedOn w:val="Standaard"/>
    <w:link w:val="EndNoteBibliographyChar"/>
    <w:rsid w:val="00F12B99"/>
    <w:pPr>
      <w:spacing w:line="240" w:lineRule="auto"/>
    </w:pPr>
    <w:rPr>
      <w:rFonts w:ascii="Times New Roman" w:hAnsi="Times New Roman" w:cs="Times New Roman"/>
      <w:noProof/>
    </w:rPr>
  </w:style>
  <w:style w:type="character" w:customStyle="1" w:styleId="EndNoteBibliographyChar">
    <w:name w:val="EndNote Bibliography Char"/>
    <w:basedOn w:val="Standaardalinea-lettertype"/>
    <w:link w:val="EndNoteBibliography"/>
    <w:rsid w:val="00F12B99"/>
    <w:rPr>
      <w:rFonts w:ascii="Times New Roman" w:hAnsi="Times New Roman" w:cs="Times New Roman"/>
      <w:noProof/>
    </w:rPr>
  </w:style>
  <w:style w:type="character" w:styleId="Hyperlink">
    <w:name w:val="Hyperlink"/>
    <w:basedOn w:val="Standaardalinea-lettertype"/>
    <w:uiPriority w:val="99"/>
    <w:unhideWhenUsed/>
    <w:rsid w:val="00F12B99"/>
    <w:rPr>
      <w:color w:val="0563C1" w:themeColor="hyperlink"/>
      <w:u w:val="single"/>
    </w:rPr>
  </w:style>
  <w:style w:type="character" w:styleId="Onopgelostemelding">
    <w:name w:val="Unresolved Mention"/>
    <w:basedOn w:val="Standaardalinea-lettertype"/>
    <w:uiPriority w:val="99"/>
    <w:semiHidden/>
    <w:unhideWhenUsed/>
    <w:rsid w:val="00F12B9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www.sciencealert.com/scientists-who-found-evidence-for-gluten-sensitivity-have-now-shown-it-doesn-t-exist" TargetMode="External"/><Relationship Id="rId4" Type="http://schemas.openxmlformats.org/officeDocument/2006/relationships/hyperlink" Target="https://www.celiac.com/articles/76/1/Why-So-Many-Intolerant-To-Gluten----by-Luigi-Greco-DCH-MScMCH-MD-Department-of-Pediatrics-University-of-Naples-06301995/Page1.html"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angepast 2">
      <a:majorFont>
        <a:latin typeface="Times New Roman"/>
        <a:ea typeface=""/>
        <a:cs typeface=""/>
      </a:majorFont>
      <a:minorFont>
        <a:latin typeface="Times New Roman"/>
        <a:ea typeface=""/>
        <a:cs typeface=""/>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4674</Words>
  <Characters>26642</Characters>
  <Application>Microsoft Office Word</Application>
  <DocSecurity>0</DocSecurity>
  <Lines>222</Lines>
  <Paragraphs>62</Paragraphs>
  <ScaleCrop>false</ScaleCrop>
  <Company/>
  <LinksUpToDate>false</LinksUpToDate>
  <CharactersWithSpaces>31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sen, Stijn (Stud. FHML / SCI / Alumni)</dc:creator>
  <cp:keywords/>
  <dc:description/>
  <cp:lastModifiedBy>Hanssen, Stijn (Stud. FHML / SCI / Alumni)</cp:lastModifiedBy>
  <cp:revision>4</cp:revision>
  <dcterms:created xsi:type="dcterms:W3CDTF">2017-11-10T17:28:00Z</dcterms:created>
  <dcterms:modified xsi:type="dcterms:W3CDTF">2017-11-10T17:31:00Z</dcterms:modified>
</cp:coreProperties>
</file>